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A6803C4" w14:textId="77777777" w:rsidR="002A1D1D" w:rsidRPr="00F074BB" w:rsidRDefault="002A1D1D" w:rsidP="002B3F87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13655644" w14:textId="77777777" w:rsidR="002A1D1D" w:rsidRPr="00F074BB" w:rsidRDefault="002A1D1D" w:rsidP="002B3F87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31AB1CEF" w14:textId="77777777" w:rsidR="002A1D1D" w:rsidRPr="00F074BB" w:rsidRDefault="002A1D1D" w:rsidP="002B3F87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0C81D970" w14:textId="77777777" w:rsidR="002A1D1D" w:rsidRPr="00F074BB" w:rsidRDefault="002A1D1D" w:rsidP="002B3F87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6C7F64A4" w14:textId="77777777" w:rsidR="002A1D1D" w:rsidRPr="00476B7B" w:rsidRDefault="002A1D1D" w:rsidP="002B3F87">
      <w:pPr>
        <w:jc w:val="center"/>
        <w:rPr>
          <w:rFonts w:ascii="Times New Roman" w:hAnsi="Times New Roman" w:cs="Times New Roman"/>
          <w:smallCaps/>
          <w:sz w:val="24"/>
          <w:szCs w:val="24"/>
        </w:rPr>
      </w:pPr>
    </w:p>
    <w:p w14:paraId="6E44E84D" w14:textId="58F81314" w:rsidR="00B370BE" w:rsidRPr="00A75CD9" w:rsidRDefault="00476B7B" w:rsidP="002B3F87">
      <w:pPr>
        <w:jc w:val="center"/>
        <w:rPr>
          <w:rFonts w:ascii="Times New Roman" w:hAnsi="Times New Roman" w:cs="Times New Roman"/>
          <w:sz w:val="24"/>
          <w:szCs w:val="24"/>
        </w:rPr>
      </w:pPr>
      <w:r w:rsidRPr="00A75CD9">
        <w:rPr>
          <w:rFonts w:ascii="Times New Roman" w:hAnsi="Times New Roman" w:cs="Times New Roman"/>
          <w:sz w:val="24"/>
          <w:szCs w:val="24"/>
        </w:rPr>
        <w:t xml:space="preserve">Phosphorus concentration and load dynamics in the </w:t>
      </w:r>
      <w:r w:rsidR="00A75CD9">
        <w:rPr>
          <w:rFonts w:ascii="Times New Roman" w:hAnsi="Times New Roman" w:cs="Times New Roman"/>
          <w:sz w:val="24"/>
          <w:szCs w:val="24"/>
        </w:rPr>
        <w:t>W</w:t>
      </w:r>
      <w:r w:rsidRPr="00A75CD9">
        <w:rPr>
          <w:rFonts w:ascii="Times New Roman" w:hAnsi="Times New Roman" w:cs="Times New Roman"/>
          <w:sz w:val="24"/>
          <w:szCs w:val="24"/>
        </w:rPr>
        <w:t xml:space="preserve">estern </w:t>
      </w:r>
      <w:r w:rsidR="00A75CD9">
        <w:rPr>
          <w:rFonts w:ascii="Times New Roman" w:hAnsi="Times New Roman" w:cs="Times New Roman"/>
          <w:sz w:val="24"/>
          <w:szCs w:val="24"/>
        </w:rPr>
        <w:t>L</w:t>
      </w:r>
      <w:r w:rsidRPr="00A75CD9">
        <w:rPr>
          <w:rFonts w:ascii="Times New Roman" w:hAnsi="Times New Roman" w:cs="Times New Roman"/>
          <w:sz w:val="24"/>
          <w:szCs w:val="24"/>
        </w:rPr>
        <w:t xml:space="preserve">ake </w:t>
      </w:r>
      <w:r w:rsidR="00A75CD9">
        <w:rPr>
          <w:rFonts w:ascii="Times New Roman" w:hAnsi="Times New Roman" w:cs="Times New Roman"/>
          <w:sz w:val="24"/>
          <w:szCs w:val="24"/>
        </w:rPr>
        <w:t>E</w:t>
      </w:r>
      <w:r w:rsidRPr="00A75CD9">
        <w:rPr>
          <w:rFonts w:ascii="Times New Roman" w:hAnsi="Times New Roman" w:cs="Times New Roman"/>
          <w:sz w:val="24"/>
          <w:szCs w:val="24"/>
        </w:rPr>
        <w:t xml:space="preserve">rie </w:t>
      </w:r>
      <w:r w:rsidR="00A75CD9">
        <w:rPr>
          <w:rFonts w:ascii="Times New Roman" w:hAnsi="Times New Roman" w:cs="Times New Roman"/>
          <w:sz w:val="24"/>
          <w:szCs w:val="24"/>
        </w:rPr>
        <w:t>B</w:t>
      </w:r>
      <w:r w:rsidRPr="00A75CD9">
        <w:rPr>
          <w:rFonts w:ascii="Times New Roman" w:hAnsi="Times New Roman" w:cs="Times New Roman"/>
          <w:sz w:val="24"/>
          <w:szCs w:val="24"/>
        </w:rPr>
        <w:t>asin under recent nutrient management regulations</w:t>
      </w:r>
    </w:p>
    <w:p w14:paraId="6490D492" w14:textId="463A5B9C" w:rsidR="002A1D1D" w:rsidRPr="00F074BB" w:rsidRDefault="00476B7B" w:rsidP="002B3F87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rock Kamrath</w:t>
      </w:r>
    </w:p>
    <w:p w14:paraId="2337D5F5" w14:textId="77777777" w:rsidR="00E72EED" w:rsidRPr="00F074BB" w:rsidRDefault="00E72EED" w:rsidP="002B3F87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3017E794" w14:textId="77777777" w:rsidR="00E72EED" w:rsidRPr="00F074BB" w:rsidRDefault="00E72EED" w:rsidP="002B3F87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201BEEDC" w14:textId="7FE03625" w:rsidR="002A1D1D" w:rsidRPr="00F074BB" w:rsidRDefault="00476B7B" w:rsidP="002B3F87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entor: </w:t>
      </w:r>
      <w:proofErr w:type="spellStart"/>
      <w:r>
        <w:rPr>
          <w:rFonts w:ascii="Times New Roman" w:hAnsi="Times New Roman" w:cs="Times New Roman"/>
          <w:sz w:val="24"/>
          <w:szCs w:val="24"/>
        </w:rPr>
        <w:t>Dr.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ongping Yuan</w:t>
      </w:r>
    </w:p>
    <w:p w14:paraId="6AA73C72" w14:textId="04B821B9" w:rsidR="001C4526" w:rsidRPr="00F074BB" w:rsidRDefault="00476B7B" w:rsidP="002B3F87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RISE</w:t>
      </w:r>
    </w:p>
    <w:p w14:paraId="2CC6C90B" w14:textId="04AF4328" w:rsidR="001C4526" w:rsidRPr="00F074BB" w:rsidRDefault="00476B7B" w:rsidP="002B3F87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ECD</w:t>
      </w:r>
      <w:r w:rsidR="00E72EED" w:rsidRPr="00F074B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11B667D" w14:textId="051CAE3D" w:rsidR="002A1D1D" w:rsidRPr="00F074BB" w:rsidRDefault="00476B7B" w:rsidP="002B3F87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US EPA</w:t>
      </w:r>
    </w:p>
    <w:p w14:paraId="7337ABCA" w14:textId="5B95305F" w:rsidR="00E72EED" w:rsidRPr="00F074BB" w:rsidRDefault="00A75CD9" w:rsidP="002B3F87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7 Oct. 23</w:t>
      </w:r>
    </w:p>
    <w:p w14:paraId="39C6512E" w14:textId="77777777" w:rsidR="002A1D1D" w:rsidRPr="00F074BB" w:rsidRDefault="002A1D1D" w:rsidP="002A1D1D">
      <w:pPr>
        <w:rPr>
          <w:rFonts w:ascii="Times New Roman" w:hAnsi="Times New Roman" w:cs="Times New Roman"/>
          <w:sz w:val="24"/>
          <w:szCs w:val="24"/>
        </w:rPr>
      </w:pPr>
    </w:p>
    <w:p w14:paraId="082521AA" w14:textId="77777777" w:rsidR="002B3F87" w:rsidRPr="00F074BB" w:rsidRDefault="002B3F87" w:rsidP="002B3F87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138922F8" w14:textId="77777777" w:rsidR="00EE1A24" w:rsidRPr="00F074BB" w:rsidRDefault="00EE1A24" w:rsidP="002B3F87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0F0F3E04" w14:textId="77777777" w:rsidR="00EE1A24" w:rsidRPr="00F074BB" w:rsidRDefault="00EE1A24" w:rsidP="002B3F87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56CAE296" w14:textId="77777777" w:rsidR="00EE1A24" w:rsidRPr="00F074BB" w:rsidRDefault="00EE1A24" w:rsidP="002B3F87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40638B1B" w14:textId="77777777" w:rsidR="00EE1A24" w:rsidRPr="00F074BB" w:rsidRDefault="00EE1A24" w:rsidP="002B3F87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45DC52E4" w14:textId="77777777" w:rsidR="00EE1A24" w:rsidRPr="00F074BB" w:rsidRDefault="00EE1A24" w:rsidP="002B3F87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3064C4A1" w14:textId="77777777" w:rsidR="00EE1A24" w:rsidRPr="00F074BB" w:rsidRDefault="00EE1A24" w:rsidP="002B3F87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24D81920" w14:textId="77777777" w:rsidR="00EE1A24" w:rsidRPr="00F074BB" w:rsidRDefault="00EE1A24" w:rsidP="002B3F87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1148A2CA" w14:textId="77777777" w:rsidR="00EE1A24" w:rsidRPr="00F074BB" w:rsidRDefault="00EE1A24" w:rsidP="002B3F87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2A99E1C5" w14:textId="77777777" w:rsidR="00EE1A24" w:rsidRPr="00F074BB" w:rsidRDefault="00EE1A24" w:rsidP="002B3F87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6C7719DB" w14:textId="77777777" w:rsidR="00EE1A24" w:rsidRPr="00F074BB" w:rsidRDefault="00EE1A24" w:rsidP="002B3F87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3027D7DA" w14:textId="77777777" w:rsidR="00EE1A24" w:rsidRDefault="00EE1A24" w:rsidP="002B3F87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03909240" w14:textId="77777777" w:rsidR="00F074BB" w:rsidRDefault="00F074BB" w:rsidP="002B3F87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5C4762BC" w14:textId="77777777" w:rsidR="00F074BB" w:rsidRDefault="00F074BB" w:rsidP="002B3F87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39A3BD0F" w14:textId="77777777" w:rsidR="00F074BB" w:rsidRPr="00F074BB" w:rsidRDefault="00F074BB" w:rsidP="002B3F87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5998BE77" w14:textId="77777777" w:rsidR="00EE1A24" w:rsidRPr="00F074BB" w:rsidRDefault="00EE1A24" w:rsidP="002B3F87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53CFC926" w14:textId="77777777" w:rsidR="00EE1A24" w:rsidRPr="00F074BB" w:rsidRDefault="00EE1A24" w:rsidP="00EE1A24">
      <w:pPr>
        <w:rPr>
          <w:rFonts w:ascii="Times New Roman" w:hAnsi="Times New Roman" w:cs="Times New Roman"/>
          <w:sz w:val="24"/>
          <w:szCs w:val="24"/>
        </w:rPr>
      </w:pPr>
    </w:p>
    <w:sdt>
      <w:sdtPr>
        <w:rPr>
          <w:rFonts w:ascii="Times New Roman" w:eastAsiaTheme="minorEastAsia" w:hAnsi="Times New Roman" w:cs="Times New Roman"/>
          <w:color w:val="auto"/>
          <w:sz w:val="24"/>
          <w:szCs w:val="24"/>
        </w:rPr>
        <w:id w:val="-678885094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6564A28D" w14:textId="77777777" w:rsidR="00EE1A24" w:rsidRDefault="00EE1A24" w:rsidP="00122FEC">
          <w:pPr>
            <w:pStyle w:val="TOCHeading"/>
            <w:jc w:val="center"/>
            <w:rPr>
              <w:rFonts w:ascii="Times New Roman" w:hAnsi="Times New Roman" w:cs="Times New Roman"/>
              <w:color w:val="auto"/>
              <w:sz w:val="24"/>
              <w:szCs w:val="24"/>
            </w:rPr>
          </w:pPr>
          <w:r w:rsidRPr="00122FEC">
            <w:rPr>
              <w:rFonts w:ascii="Times New Roman" w:hAnsi="Times New Roman" w:cs="Times New Roman"/>
              <w:color w:val="auto"/>
              <w:sz w:val="24"/>
              <w:szCs w:val="24"/>
            </w:rPr>
            <w:t>Table of Contents</w:t>
          </w:r>
        </w:p>
        <w:p w14:paraId="60BCDCB4" w14:textId="77777777" w:rsidR="00122FEC" w:rsidRPr="00122FEC" w:rsidRDefault="00122FEC" w:rsidP="00122FEC"/>
        <w:p w14:paraId="486BCB4B" w14:textId="77777777" w:rsidR="00EE1A24" w:rsidRPr="00F074BB" w:rsidRDefault="00EE1A24">
          <w:pPr>
            <w:pStyle w:val="TOC1"/>
            <w:tabs>
              <w:tab w:val="right" w:leader="dot" w:pos="9016"/>
            </w:tabs>
            <w:rPr>
              <w:rFonts w:ascii="Times New Roman" w:hAnsi="Times New Roman" w:cs="Times New Roman"/>
              <w:noProof/>
              <w:sz w:val="24"/>
              <w:szCs w:val="24"/>
              <w:lang w:eastAsia="en-GB"/>
            </w:rPr>
          </w:pPr>
          <w:r w:rsidRPr="00F074BB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Pr="00F074BB">
            <w:rPr>
              <w:rFonts w:ascii="Times New Roman" w:hAnsi="Times New Roman" w:cs="Times New Roman"/>
              <w:sz w:val="24"/>
              <w:szCs w:val="24"/>
            </w:rPr>
            <w:instrText xml:space="preserve"> TOC \o "1-3" \h \z \u </w:instrText>
          </w:r>
          <w:r w:rsidRPr="00F074BB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hyperlink w:anchor="_Toc7773421" w:history="1">
            <w:r w:rsidRPr="00F074B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ntroduction</w:t>
            </w:r>
            <w:r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773421 \h </w:instrText>
            </w:r>
            <w:r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A62D748" w14:textId="77777777" w:rsidR="00EE1A24" w:rsidRPr="00F074BB" w:rsidRDefault="00B24ED5">
          <w:pPr>
            <w:pStyle w:val="TOC2"/>
            <w:tabs>
              <w:tab w:val="right" w:leader="dot" w:pos="9016"/>
            </w:tabs>
            <w:rPr>
              <w:rFonts w:ascii="Times New Roman" w:hAnsi="Times New Roman" w:cs="Times New Roman"/>
              <w:noProof/>
              <w:sz w:val="24"/>
              <w:szCs w:val="24"/>
              <w:lang w:eastAsia="en-GB"/>
            </w:rPr>
          </w:pPr>
          <w:hyperlink w:anchor="_Toc7773422" w:history="1">
            <w:r w:rsidR="00EE1A24" w:rsidRPr="00F074B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Background and context</w: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773422 \h </w:instrTex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CE9D998" w14:textId="77777777" w:rsidR="00EE1A24" w:rsidRPr="00F074BB" w:rsidRDefault="00B24ED5">
          <w:pPr>
            <w:pStyle w:val="TOC2"/>
            <w:tabs>
              <w:tab w:val="right" w:leader="dot" w:pos="9016"/>
            </w:tabs>
            <w:rPr>
              <w:rFonts w:ascii="Times New Roman" w:hAnsi="Times New Roman" w:cs="Times New Roman"/>
              <w:noProof/>
              <w:sz w:val="24"/>
              <w:szCs w:val="24"/>
              <w:lang w:eastAsia="en-GB"/>
            </w:rPr>
          </w:pPr>
          <w:hyperlink w:anchor="_Toc7773423" w:history="1">
            <w:r w:rsidR="00EE1A24" w:rsidRPr="00F074B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Problem statement</w: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773423 \h </w:instrTex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24D8065" w14:textId="77777777" w:rsidR="00EE1A24" w:rsidRPr="00F074BB" w:rsidRDefault="00B24ED5">
          <w:pPr>
            <w:pStyle w:val="TOC2"/>
            <w:tabs>
              <w:tab w:val="right" w:leader="dot" w:pos="9016"/>
            </w:tabs>
            <w:rPr>
              <w:rFonts w:ascii="Times New Roman" w:hAnsi="Times New Roman" w:cs="Times New Roman"/>
              <w:noProof/>
              <w:sz w:val="24"/>
              <w:szCs w:val="24"/>
              <w:lang w:eastAsia="en-GB"/>
            </w:rPr>
          </w:pPr>
          <w:hyperlink w:anchor="_Toc7773424" w:history="1">
            <w:r w:rsidR="00EE1A24" w:rsidRPr="00F074B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Research questions</w: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773424 \h </w:instrTex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2439D59" w14:textId="77777777" w:rsidR="00EE1A24" w:rsidRPr="00F074BB" w:rsidRDefault="00B24ED5">
          <w:pPr>
            <w:pStyle w:val="TOC2"/>
            <w:tabs>
              <w:tab w:val="right" w:leader="dot" w:pos="9016"/>
            </w:tabs>
            <w:rPr>
              <w:rFonts w:ascii="Times New Roman" w:hAnsi="Times New Roman" w:cs="Times New Roman"/>
              <w:noProof/>
              <w:sz w:val="24"/>
              <w:szCs w:val="24"/>
              <w:lang w:eastAsia="en-GB"/>
            </w:rPr>
          </w:pPr>
          <w:hyperlink w:anchor="_Toc7773425" w:history="1">
            <w:r w:rsidR="00EE1A24" w:rsidRPr="00F074B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Relevance and importance of the research</w: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773425 \h </w:instrTex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6F84670" w14:textId="77777777" w:rsidR="00EE1A24" w:rsidRPr="00F074BB" w:rsidRDefault="00B24ED5">
          <w:pPr>
            <w:pStyle w:val="TOC1"/>
            <w:tabs>
              <w:tab w:val="right" w:leader="dot" w:pos="9016"/>
            </w:tabs>
            <w:rPr>
              <w:rFonts w:ascii="Times New Roman" w:hAnsi="Times New Roman" w:cs="Times New Roman"/>
              <w:noProof/>
              <w:sz w:val="24"/>
              <w:szCs w:val="24"/>
              <w:lang w:eastAsia="en-GB"/>
            </w:rPr>
          </w:pPr>
          <w:hyperlink w:anchor="_Toc7773426" w:history="1">
            <w:r w:rsidR="00EE1A24" w:rsidRPr="00F074B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Literature review</w: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773426 \h </w:instrTex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DB2E7C3" w14:textId="77777777" w:rsidR="00EE1A24" w:rsidRPr="00F074BB" w:rsidRDefault="00B24ED5">
          <w:pPr>
            <w:pStyle w:val="TOC2"/>
            <w:tabs>
              <w:tab w:val="right" w:leader="dot" w:pos="9016"/>
            </w:tabs>
            <w:rPr>
              <w:rFonts w:ascii="Times New Roman" w:hAnsi="Times New Roman" w:cs="Times New Roman"/>
              <w:noProof/>
              <w:sz w:val="24"/>
              <w:szCs w:val="24"/>
              <w:lang w:eastAsia="en-GB"/>
            </w:rPr>
          </w:pPr>
          <w:hyperlink w:anchor="_Toc7773427" w:history="1">
            <w:r w:rsidR="00EE1A24" w:rsidRPr="00F074B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Key concepts, theories and studies</w: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773427 \h </w:instrTex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3722311" w14:textId="77777777" w:rsidR="00EE1A24" w:rsidRPr="00F074BB" w:rsidRDefault="00B24ED5">
          <w:pPr>
            <w:pStyle w:val="TOC2"/>
            <w:tabs>
              <w:tab w:val="right" w:leader="dot" w:pos="9016"/>
            </w:tabs>
            <w:rPr>
              <w:rFonts w:ascii="Times New Roman" w:hAnsi="Times New Roman" w:cs="Times New Roman"/>
              <w:noProof/>
              <w:sz w:val="24"/>
              <w:szCs w:val="24"/>
              <w:lang w:eastAsia="en-GB"/>
            </w:rPr>
          </w:pPr>
          <w:hyperlink w:anchor="_Toc7773428" w:history="1">
            <w:r w:rsidR="00EE1A24" w:rsidRPr="00F074B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Key debates and controversies</w: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773428 \h </w:instrTex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CB82D7F" w14:textId="77777777" w:rsidR="00EE1A24" w:rsidRPr="00F074BB" w:rsidRDefault="00B24ED5">
          <w:pPr>
            <w:pStyle w:val="TOC2"/>
            <w:tabs>
              <w:tab w:val="right" w:leader="dot" w:pos="9016"/>
            </w:tabs>
            <w:rPr>
              <w:rFonts w:ascii="Times New Roman" w:hAnsi="Times New Roman" w:cs="Times New Roman"/>
              <w:noProof/>
              <w:sz w:val="24"/>
              <w:szCs w:val="24"/>
              <w:lang w:eastAsia="en-GB"/>
            </w:rPr>
          </w:pPr>
          <w:hyperlink w:anchor="_Toc7773429" w:history="1">
            <w:r w:rsidR="00EE1A24" w:rsidRPr="00F074B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Gaps in existing knowledge</w: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773429 \h </w:instrTex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0B657AD" w14:textId="77777777" w:rsidR="00EE1A24" w:rsidRPr="00F074BB" w:rsidRDefault="00B24ED5">
          <w:pPr>
            <w:pStyle w:val="TOC1"/>
            <w:tabs>
              <w:tab w:val="right" w:leader="dot" w:pos="9016"/>
            </w:tabs>
            <w:rPr>
              <w:rFonts w:ascii="Times New Roman" w:hAnsi="Times New Roman" w:cs="Times New Roman"/>
              <w:noProof/>
              <w:sz w:val="24"/>
              <w:szCs w:val="24"/>
              <w:lang w:eastAsia="en-GB"/>
            </w:rPr>
          </w:pPr>
          <w:hyperlink w:anchor="_Toc7773430" w:history="1">
            <w:r w:rsidR="00EE1A24" w:rsidRPr="00F074B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Research design and methods</w: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773430 \h </w:instrTex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E4E48F7" w14:textId="77777777" w:rsidR="00EE1A24" w:rsidRPr="00F074BB" w:rsidRDefault="00B24ED5">
          <w:pPr>
            <w:pStyle w:val="TOC2"/>
            <w:tabs>
              <w:tab w:val="right" w:leader="dot" w:pos="9016"/>
            </w:tabs>
            <w:rPr>
              <w:rFonts w:ascii="Times New Roman" w:hAnsi="Times New Roman" w:cs="Times New Roman"/>
              <w:noProof/>
              <w:sz w:val="24"/>
              <w:szCs w:val="24"/>
              <w:lang w:eastAsia="en-GB"/>
            </w:rPr>
          </w:pPr>
          <w:hyperlink w:anchor="_Toc7773431" w:history="1">
            <w:r w:rsidR="00EE1A24" w:rsidRPr="00F074B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Aims and objectives</w: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773431 \h </w:instrTex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C51D949" w14:textId="77777777" w:rsidR="00EE1A24" w:rsidRPr="00F074BB" w:rsidRDefault="00B24ED5">
          <w:pPr>
            <w:pStyle w:val="TOC2"/>
            <w:tabs>
              <w:tab w:val="right" w:leader="dot" w:pos="9016"/>
            </w:tabs>
            <w:rPr>
              <w:rFonts w:ascii="Times New Roman" w:hAnsi="Times New Roman" w:cs="Times New Roman"/>
              <w:noProof/>
              <w:sz w:val="24"/>
              <w:szCs w:val="24"/>
              <w:lang w:eastAsia="en-GB"/>
            </w:rPr>
          </w:pPr>
          <w:hyperlink w:anchor="_Toc7773432" w:history="1">
            <w:r w:rsidR="00EE1A24" w:rsidRPr="00F074B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Methods and sources</w: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773432 \h </w:instrTex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B09B025" w14:textId="77777777" w:rsidR="00EE1A24" w:rsidRPr="00F074BB" w:rsidRDefault="00B24ED5">
          <w:pPr>
            <w:pStyle w:val="TOC2"/>
            <w:tabs>
              <w:tab w:val="right" w:leader="dot" w:pos="9016"/>
            </w:tabs>
            <w:rPr>
              <w:rFonts w:ascii="Times New Roman" w:hAnsi="Times New Roman" w:cs="Times New Roman"/>
              <w:noProof/>
              <w:sz w:val="24"/>
              <w:szCs w:val="24"/>
              <w:lang w:eastAsia="en-GB"/>
            </w:rPr>
          </w:pPr>
          <w:hyperlink w:anchor="_Toc7773433" w:history="1">
            <w:r w:rsidR="00EE1A24" w:rsidRPr="00F074B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Practicalities and potential obstacles</w: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773433 \h </w:instrTex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DB74133" w14:textId="77777777" w:rsidR="00EE1A24" w:rsidRPr="00F074BB" w:rsidRDefault="00B24ED5">
          <w:pPr>
            <w:pStyle w:val="TOC1"/>
            <w:tabs>
              <w:tab w:val="right" w:leader="dot" w:pos="9016"/>
            </w:tabs>
            <w:rPr>
              <w:rFonts w:ascii="Times New Roman" w:hAnsi="Times New Roman" w:cs="Times New Roman"/>
              <w:noProof/>
              <w:sz w:val="24"/>
              <w:szCs w:val="24"/>
              <w:lang w:eastAsia="en-GB"/>
            </w:rPr>
          </w:pPr>
          <w:hyperlink w:anchor="_Toc7773434" w:history="1">
            <w:r w:rsidR="00EE1A24" w:rsidRPr="00F074B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mplications and contributions to knowledge</w: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773434 \h </w:instrTex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A4D1F7C" w14:textId="77777777" w:rsidR="00EE1A24" w:rsidRPr="00F074BB" w:rsidRDefault="00B24ED5">
          <w:pPr>
            <w:pStyle w:val="TOC2"/>
            <w:tabs>
              <w:tab w:val="right" w:leader="dot" w:pos="9016"/>
            </w:tabs>
            <w:rPr>
              <w:rFonts w:ascii="Times New Roman" w:hAnsi="Times New Roman" w:cs="Times New Roman"/>
              <w:noProof/>
              <w:sz w:val="24"/>
              <w:szCs w:val="24"/>
              <w:lang w:eastAsia="en-GB"/>
            </w:rPr>
          </w:pPr>
          <w:hyperlink w:anchor="_Toc7773435" w:history="1">
            <w:r w:rsidR="00EE1A24" w:rsidRPr="00F074B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Practical implications</w: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773435 \h </w:instrTex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BBDCFB5" w14:textId="77777777" w:rsidR="00EE1A24" w:rsidRPr="00F074BB" w:rsidRDefault="00B24ED5">
          <w:pPr>
            <w:pStyle w:val="TOC2"/>
            <w:tabs>
              <w:tab w:val="right" w:leader="dot" w:pos="9016"/>
            </w:tabs>
            <w:rPr>
              <w:rFonts w:ascii="Times New Roman" w:hAnsi="Times New Roman" w:cs="Times New Roman"/>
              <w:noProof/>
              <w:sz w:val="24"/>
              <w:szCs w:val="24"/>
              <w:lang w:eastAsia="en-GB"/>
            </w:rPr>
          </w:pPr>
          <w:hyperlink w:anchor="_Toc7773436" w:history="1">
            <w:r w:rsidR="00EE1A24" w:rsidRPr="00F074B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Theoretical implications</w: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773436 \h </w:instrTex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BD62FAB" w14:textId="77777777" w:rsidR="00EE1A24" w:rsidRPr="00F074BB" w:rsidRDefault="00B24ED5">
          <w:pPr>
            <w:pStyle w:val="TOC1"/>
            <w:tabs>
              <w:tab w:val="right" w:leader="dot" w:pos="9016"/>
            </w:tabs>
            <w:rPr>
              <w:rFonts w:ascii="Times New Roman" w:hAnsi="Times New Roman" w:cs="Times New Roman"/>
              <w:noProof/>
              <w:sz w:val="24"/>
              <w:szCs w:val="24"/>
              <w:lang w:eastAsia="en-GB"/>
            </w:rPr>
          </w:pPr>
          <w:hyperlink w:anchor="_Toc7773437" w:history="1">
            <w:r w:rsidR="00EE1A24" w:rsidRPr="00F074B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Reference list</w: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773437 \h </w:instrTex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</w: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2EF6F98" w14:textId="77777777" w:rsidR="00EE1A24" w:rsidRPr="00F074BB" w:rsidRDefault="00B24ED5">
          <w:pPr>
            <w:pStyle w:val="TOC1"/>
            <w:tabs>
              <w:tab w:val="right" w:leader="dot" w:pos="9016"/>
            </w:tabs>
            <w:rPr>
              <w:rFonts w:ascii="Times New Roman" w:hAnsi="Times New Roman" w:cs="Times New Roman"/>
              <w:noProof/>
              <w:sz w:val="24"/>
              <w:szCs w:val="24"/>
              <w:lang w:eastAsia="en-GB"/>
            </w:rPr>
          </w:pPr>
          <w:hyperlink w:anchor="_Toc7773438" w:history="1">
            <w:r w:rsidR="00EE1A24" w:rsidRPr="00F074B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Research schedule</w: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773438 \h </w:instrTex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5</w: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698BDBC" w14:textId="77777777" w:rsidR="00EE1A24" w:rsidRPr="00F074BB" w:rsidRDefault="00B24ED5">
          <w:pPr>
            <w:pStyle w:val="TOC2"/>
            <w:tabs>
              <w:tab w:val="right" w:leader="dot" w:pos="9016"/>
            </w:tabs>
            <w:rPr>
              <w:rFonts w:ascii="Times New Roman" w:hAnsi="Times New Roman" w:cs="Times New Roman"/>
              <w:noProof/>
              <w:sz w:val="24"/>
              <w:szCs w:val="24"/>
              <w:lang w:eastAsia="en-GB"/>
            </w:rPr>
          </w:pPr>
          <w:hyperlink w:anchor="_Toc7773439" w:history="1">
            <w:r w:rsidR="00EE1A24" w:rsidRPr="00F074B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Research phase</w: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773439 \h </w:instrTex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5</w: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CB3B2E3" w14:textId="77777777" w:rsidR="00EE1A24" w:rsidRPr="00F074BB" w:rsidRDefault="00B24ED5">
          <w:pPr>
            <w:pStyle w:val="TOC2"/>
            <w:tabs>
              <w:tab w:val="right" w:leader="dot" w:pos="9016"/>
            </w:tabs>
            <w:rPr>
              <w:rFonts w:ascii="Times New Roman" w:hAnsi="Times New Roman" w:cs="Times New Roman"/>
              <w:noProof/>
              <w:sz w:val="24"/>
              <w:szCs w:val="24"/>
              <w:lang w:eastAsia="en-GB"/>
            </w:rPr>
          </w:pPr>
          <w:hyperlink w:anchor="_Toc7773440" w:history="1">
            <w:r w:rsidR="00EE1A24" w:rsidRPr="00F074B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Objectives</w: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773440 \h </w:instrTex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5</w: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4E273ED" w14:textId="77777777" w:rsidR="00EE1A24" w:rsidRPr="00F074BB" w:rsidRDefault="00B24ED5">
          <w:pPr>
            <w:pStyle w:val="TOC2"/>
            <w:tabs>
              <w:tab w:val="right" w:leader="dot" w:pos="9016"/>
            </w:tabs>
            <w:rPr>
              <w:rFonts w:ascii="Times New Roman" w:hAnsi="Times New Roman" w:cs="Times New Roman"/>
              <w:noProof/>
              <w:sz w:val="24"/>
              <w:szCs w:val="24"/>
              <w:lang w:eastAsia="en-GB"/>
            </w:rPr>
          </w:pPr>
          <w:hyperlink w:anchor="_Toc7773441" w:history="1">
            <w:r w:rsidR="00EE1A24" w:rsidRPr="00F074BB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Deadline</w: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7773441 \h </w:instrTex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5</w:t>
            </w:r>
            <w:r w:rsidR="00EE1A24" w:rsidRPr="00F074BB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E860D2F" w14:textId="77777777" w:rsidR="00EE1A24" w:rsidRPr="00F074BB" w:rsidRDefault="00EE1A24">
          <w:pPr>
            <w:rPr>
              <w:rFonts w:ascii="Times New Roman" w:hAnsi="Times New Roman" w:cs="Times New Roman"/>
              <w:sz w:val="24"/>
              <w:szCs w:val="24"/>
            </w:rPr>
          </w:pPr>
          <w:r w:rsidRPr="00F074BB">
            <w:rPr>
              <w:rFonts w:ascii="Times New Roman" w:hAnsi="Times New Roman" w:cs="Times New Roman"/>
              <w:b/>
              <w:bCs/>
              <w:noProof/>
              <w:sz w:val="24"/>
              <w:szCs w:val="24"/>
            </w:rPr>
            <w:fldChar w:fldCharType="end"/>
          </w:r>
        </w:p>
      </w:sdtContent>
    </w:sdt>
    <w:p w14:paraId="27B4A5DC" w14:textId="77777777" w:rsidR="00EE1A24" w:rsidRPr="00F074BB" w:rsidRDefault="00EE1A24" w:rsidP="00EE1A24">
      <w:pPr>
        <w:rPr>
          <w:rFonts w:ascii="Times New Roman" w:hAnsi="Times New Roman" w:cs="Times New Roman"/>
          <w:sz w:val="24"/>
          <w:szCs w:val="24"/>
        </w:rPr>
      </w:pPr>
    </w:p>
    <w:p w14:paraId="584B9E0B" w14:textId="77777777" w:rsidR="00EE1A24" w:rsidRPr="00F074BB" w:rsidRDefault="00EE1A24" w:rsidP="002B3F87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67FB03E1" w14:textId="77777777" w:rsidR="00EE1A24" w:rsidRPr="00F074BB" w:rsidRDefault="00EE1A24" w:rsidP="002B3F87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23D0C08E" w14:textId="77777777" w:rsidR="00EE1A24" w:rsidRPr="00F074BB" w:rsidRDefault="00EE1A24" w:rsidP="002B3F87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1A77DE0E" w14:textId="77777777" w:rsidR="00EE1A24" w:rsidRPr="00F074BB" w:rsidRDefault="00EE1A24" w:rsidP="002B3F87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038E8A18" w14:textId="77777777" w:rsidR="00EE1A24" w:rsidRPr="00F074BB" w:rsidRDefault="00EE1A24" w:rsidP="002B3F87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0E546761" w14:textId="77777777" w:rsidR="002B3F87" w:rsidRPr="00F074BB" w:rsidRDefault="002B3F87" w:rsidP="0073348C">
      <w:pPr>
        <w:rPr>
          <w:rFonts w:ascii="Times New Roman" w:hAnsi="Times New Roman" w:cs="Times New Roman"/>
          <w:sz w:val="24"/>
          <w:szCs w:val="24"/>
        </w:rPr>
      </w:pPr>
    </w:p>
    <w:p w14:paraId="570EB19A" w14:textId="77777777" w:rsidR="002B3F87" w:rsidRPr="00F074BB" w:rsidRDefault="002B3F87" w:rsidP="00E72EED">
      <w:pPr>
        <w:rPr>
          <w:rFonts w:ascii="Times New Roman" w:hAnsi="Times New Roman" w:cs="Times New Roman"/>
          <w:sz w:val="24"/>
          <w:szCs w:val="24"/>
        </w:rPr>
      </w:pPr>
    </w:p>
    <w:p w14:paraId="69C05814" w14:textId="77777777" w:rsidR="00EE1A24" w:rsidRPr="00F074BB" w:rsidRDefault="00EE1A24" w:rsidP="00EE1A24">
      <w:pPr>
        <w:rPr>
          <w:rFonts w:ascii="Times New Roman" w:hAnsi="Times New Roman" w:cs="Times New Roman"/>
          <w:sz w:val="24"/>
          <w:szCs w:val="24"/>
        </w:rPr>
      </w:pPr>
    </w:p>
    <w:p w14:paraId="12FFF021" w14:textId="77777777" w:rsidR="00054CE1" w:rsidRPr="00F074BB" w:rsidRDefault="00783785" w:rsidP="00F074BB">
      <w:pPr>
        <w:pStyle w:val="Heading1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0" w:name="_Toc7773421"/>
      <w:r w:rsidRPr="00F074BB">
        <w:rPr>
          <w:rFonts w:ascii="Times New Roman" w:hAnsi="Times New Roman" w:cs="Times New Roman"/>
          <w:b/>
          <w:color w:val="auto"/>
          <w:sz w:val="24"/>
          <w:szCs w:val="24"/>
        </w:rPr>
        <w:lastRenderedPageBreak/>
        <w:t>Introduction</w:t>
      </w:r>
      <w:bookmarkEnd w:id="0"/>
    </w:p>
    <w:p w14:paraId="7FABD4F0" w14:textId="77777777" w:rsidR="00F074BB" w:rsidRPr="00F074BB" w:rsidRDefault="00F074BB" w:rsidP="00F074BB">
      <w:pPr>
        <w:rPr>
          <w:rFonts w:ascii="Times New Roman" w:hAnsi="Times New Roman" w:cs="Times New Roman"/>
          <w:sz w:val="24"/>
          <w:szCs w:val="24"/>
        </w:rPr>
      </w:pPr>
    </w:p>
    <w:p w14:paraId="7E14E8CE" w14:textId="77777777" w:rsidR="00F074BB" w:rsidRPr="00F074BB" w:rsidRDefault="00F074BB" w:rsidP="00F074BB">
      <w:pPr>
        <w:rPr>
          <w:rFonts w:ascii="Times New Roman" w:hAnsi="Times New Roman" w:cs="Times New Roman"/>
          <w:sz w:val="24"/>
          <w:szCs w:val="24"/>
        </w:rPr>
      </w:pPr>
      <w:r w:rsidRPr="00F074BB">
        <w:rPr>
          <w:rFonts w:ascii="Times New Roman" w:hAnsi="Times New Roman" w:cs="Times New Roman"/>
          <w:sz w:val="24"/>
          <w:szCs w:val="24"/>
        </w:rPr>
        <w:t>The introduction should include the following elements:</w:t>
      </w:r>
    </w:p>
    <w:p w14:paraId="03341D27" w14:textId="77777777" w:rsidR="00F074BB" w:rsidRPr="00F074BB" w:rsidRDefault="00F074BB" w:rsidP="00F074BB">
      <w:pPr>
        <w:rPr>
          <w:rFonts w:ascii="Times New Roman" w:hAnsi="Times New Roman" w:cs="Times New Roman"/>
          <w:sz w:val="24"/>
          <w:szCs w:val="24"/>
        </w:rPr>
      </w:pPr>
    </w:p>
    <w:p w14:paraId="014F0D74" w14:textId="77777777" w:rsidR="00783785" w:rsidRPr="00F074BB" w:rsidRDefault="00783785" w:rsidP="002D1CF4">
      <w:pPr>
        <w:pStyle w:val="Heading2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1" w:name="_Toc7773422"/>
      <w:r w:rsidRPr="00F074BB">
        <w:rPr>
          <w:rFonts w:ascii="Times New Roman" w:hAnsi="Times New Roman" w:cs="Times New Roman"/>
          <w:b/>
          <w:color w:val="auto"/>
          <w:sz w:val="24"/>
          <w:szCs w:val="24"/>
        </w:rPr>
        <w:t xml:space="preserve">Background and </w:t>
      </w:r>
      <w:r w:rsidR="00975F99">
        <w:rPr>
          <w:rFonts w:ascii="Times New Roman" w:hAnsi="Times New Roman" w:cs="Times New Roman"/>
          <w:b/>
          <w:color w:val="auto"/>
          <w:sz w:val="24"/>
          <w:szCs w:val="24"/>
        </w:rPr>
        <w:t>C</w:t>
      </w:r>
      <w:r w:rsidRPr="00F074BB">
        <w:rPr>
          <w:rFonts w:ascii="Times New Roman" w:hAnsi="Times New Roman" w:cs="Times New Roman"/>
          <w:b/>
          <w:color w:val="auto"/>
          <w:sz w:val="24"/>
          <w:szCs w:val="24"/>
        </w:rPr>
        <w:t>ontext</w:t>
      </w:r>
      <w:bookmarkEnd w:id="1"/>
    </w:p>
    <w:p w14:paraId="50C3DC08" w14:textId="1F768073" w:rsidR="002D1CF4" w:rsidRPr="0006537A" w:rsidRDefault="00B152D7" w:rsidP="0006537A">
      <w:pPr>
        <w:rPr>
          <w:rFonts w:ascii="Times New Roman" w:hAnsi="Times New Roman" w:cs="Times New Roman"/>
          <w:sz w:val="24"/>
          <w:szCs w:val="24"/>
        </w:rPr>
      </w:pPr>
      <w:bookmarkStart w:id="2" w:name="_Toc7773423"/>
      <w:r>
        <w:rPr>
          <w:rFonts w:ascii="Times New Roman" w:hAnsi="Times New Roman" w:cs="Times New Roman"/>
          <w:sz w:val="24"/>
          <w:szCs w:val="24"/>
        </w:rPr>
        <w:t>The 21</w:t>
      </w:r>
      <w:r w:rsidRPr="00B152D7">
        <w:rPr>
          <w:rFonts w:ascii="Times New Roman" w:hAnsi="Times New Roman" w:cs="Times New Roman"/>
          <w:sz w:val="24"/>
          <w:szCs w:val="24"/>
          <w:vertAlign w:val="superscript"/>
        </w:rPr>
        <w:t>st</w:t>
      </w:r>
      <w:r>
        <w:rPr>
          <w:rFonts w:ascii="Times New Roman" w:hAnsi="Times New Roman" w:cs="Times New Roman"/>
          <w:sz w:val="24"/>
          <w:szCs w:val="24"/>
        </w:rPr>
        <w:t xml:space="preserve"> century has witnessed the re-eutrophication of </w:t>
      </w:r>
      <w:r w:rsidR="00725ABA">
        <w:rPr>
          <w:rFonts w:ascii="Times New Roman" w:hAnsi="Times New Roman" w:cs="Times New Roman"/>
          <w:sz w:val="24"/>
          <w:szCs w:val="24"/>
        </w:rPr>
        <w:t>Lake Erie</w:t>
      </w:r>
      <w:r w:rsidR="00B24ED5">
        <w:rPr>
          <w:rFonts w:ascii="Times New Roman" w:hAnsi="Times New Roman" w:cs="Times New Roman"/>
          <w:sz w:val="24"/>
          <w:szCs w:val="24"/>
        </w:rPr>
        <w:t xml:space="preserve"> </w:t>
      </w:r>
      <w:r w:rsidR="00B24ED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WtlcjwvQXV0aG9yPjxZZWFyPjIwMTQ8L1llYXI+PFJl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</w:fldData>
        </w:fldChar>
      </w:r>
      <w:r w:rsidR="00B24ED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24ED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WtlcjwvQXV0aG9yPjxZZWFyPjIwMTQ8L1llYXI+PFJl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</w:fldData>
        </w:fldChar>
      </w:r>
      <w:r w:rsidR="00B24ED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24ED5">
        <w:rPr>
          <w:rFonts w:ascii="Times New Roman" w:hAnsi="Times New Roman" w:cs="Times New Roman"/>
          <w:sz w:val="24"/>
          <w:szCs w:val="24"/>
        </w:rPr>
      </w:r>
      <w:r w:rsidR="00B24ED5">
        <w:rPr>
          <w:rFonts w:ascii="Times New Roman" w:hAnsi="Times New Roman" w:cs="Times New Roman"/>
          <w:sz w:val="24"/>
          <w:szCs w:val="24"/>
        </w:rPr>
        <w:fldChar w:fldCharType="end"/>
      </w:r>
      <w:r w:rsidR="00B24ED5">
        <w:rPr>
          <w:rFonts w:ascii="Times New Roman" w:hAnsi="Times New Roman" w:cs="Times New Roman"/>
          <w:sz w:val="24"/>
          <w:szCs w:val="24"/>
        </w:rPr>
        <w:fldChar w:fldCharType="separate"/>
      </w:r>
      <w:r w:rsidR="00B24ED5">
        <w:rPr>
          <w:rFonts w:ascii="Times New Roman" w:hAnsi="Times New Roman" w:cs="Times New Roman"/>
          <w:noProof/>
          <w:sz w:val="24"/>
          <w:szCs w:val="24"/>
        </w:rPr>
        <w:t>(Baker et al., 2014; Scavia et al., 2014)</w:t>
      </w:r>
      <w:r w:rsidR="00B24ED5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This re-eutrophication has been driven by increasing </w:t>
      </w:r>
      <w:r w:rsidR="00B24ED5">
        <w:rPr>
          <w:rFonts w:ascii="Times New Roman" w:hAnsi="Times New Roman" w:cs="Times New Roman"/>
          <w:sz w:val="24"/>
          <w:szCs w:val="24"/>
        </w:rPr>
        <w:t xml:space="preserve">nonpoint source </w:t>
      </w:r>
      <w:r>
        <w:rPr>
          <w:rFonts w:ascii="Times New Roman" w:hAnsi="Times New Roman" w:cs="Times New Roman"/>
          <w:sz w:val="24"/>
          <w:szCs w:val="24"/>
        </w:rPr>
        <w:t>soluble reactive phosphorus (SRP) loads from major tributaries</w:t>
      </w:r>
      <w:r w:rsidR="00B24ED5">
        <w:rPr>
          <w:rFonts w:ascii="Times New Roman" w:hAnsi="Times New Roman" w:cs="Times New Roman"/>
          <w:sz w:val="24"/>
          <w:szCs w:val="24"/>
        </w:rPr>
        <w:t xml:space="preserve"> in the Western Lake Erie Basin (WLEB)</w:t>
      </w:r>
      <w:r>
        <w:rPr>
          <w:rFonts w:ascii="Times New Roman" w:hAnsi="Times New Roman" w:cs="Times New Roman"/>
          <w:sz w:val="24"/>
          <w:szCs w:val="24"/>
        </w:rPr>
        <w:t xml:space="preserve"> like the Maumee and Sandusky Rivers</w:t>
      </w:r>
      <w:r w:rsidR="00B24ED5">
        <w:rPr>
          <w:rFonts w:ascii="Times New Roman" w:hAnsi="Times New Roman" w:cs="Times New Roman"/>
          <w:sz w:val="24"/>
          <w:szCs w:val="24"/>
        </w:rPr>
        <w:t xml:space="preserve"> </w:t>
      </w:r>
      <w:r w:rsidR="00B24ED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WtlcjwvQXV0aG9yPjxZZWFyPjIwMTQ8L1llYXI+PFJl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</w:fldData>
        </w:fldChar>
      </w:r>
      <w:r w:rsidR="00B24ED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24ED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WtlcjwvQXV0aG9yPjxZZWFyPjIwMTQ8L1llYXI+PFJl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</w:fldData>
        </w:fldChar>
      </w:r>
      <w:r w:rsidR="00B24ED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24ED5">
        <w:rPr>
          <w:rFonts w:ascii="Times New Roman" w:hAnsi="Times New Roman" w:cs="Times New Roman"/>
          <w:sz w:val="24"/>
          <w:szCs w:val="24"/>
        </w:rPr>
      </w:r>
      <w:r w:rsidR="00B24ED5">
        <w:rPr>
          <w:rFonts w:ascii="Times New Roman" w:hAnsi="Times New Roman" w:cs="Times New Roman"/>
          <w:sz w:val="24"/>
          <w:szCs w:val="24"/>
        </w:rPr>
        <w:fldChar w:fldCharType="end"/>
      </w:r>
      <w:r w:rsidR="00B24ED5">
        <w:rPr>
          <w:rFonts w:ascii="Times New Roman" w:hAnsi="Times New Roman" w:cs="Times New Roman"/>
          <w:sz w:val="24"/>
          <w:szCs w:val="24"/>
        </w:rPr>
        <w:fldChar w:fldCharType="separate"/>
      </w:r>
      <w:r w:rsidR="00B24ED5">
        <w:rPr>
          <w:rFonts w:ascii="Times New Roman" w:hAnsi="Times New Roman" w:cs="Times New Roman"/>
          <w:noProof/>
          <w:sz w:val="24"/>
          <w:szCs w:val="24"/>
        </w:rPr>
        <w:t>(Baker et al., 2014; Jarvie et al., 2017; Michalak et al., 2013; Scavia et al., 2014)</w:t>
      </w:r>
      <w:r w:rsidR="00B24ED5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  <w:r w:rsidR="00B24ED5">
        <w:rPr>
          <w:rFonts w:ascii="Times New Roman" w:hAnsi="Times New Roman" w:cs="Times New Roman"/>
          <w:sz w:val="24"/>
          <w:szCs w:val="24"/>
        </w:rPr>
        <w:t xml:space="preserve"> In tandem with this re-eutrophication, </w:t>
      </w:r>
      <w:r w:rsidR="00B24ED5" w:rsidRPr="00B24ED5">
        <w:rPr>
          <w:rFonts w:ascii="Times New Roman" w:hAnsi="Times New Roman" w:cs="Times New Roman"/>
          <w:sz w:val="24"/>
          <w:szCs w:val="24"/>
        </w:rPr>
        <w:t>pervasive harmful and nuisance algal blooms (HNABs)</w:t>
      </w:r>
      <w:r w:rsidR="00B24ED5">
        <w:rPr>
          <w:rFonts w:ascii="Times New Roman" w:hAnsi="Times New Roman" w:cs="Times New Roman"/>
          <w:sz w:val="24"/>
          <w:szCs w:val="24"/>
        </w:rPr>
        <w:t xml:space="preserve"> have returned to</w:t>
      </w:r>
      <w:r w:rsidR="00B24ED5" w:rsidRPr="00B24ED5">
        <w:rPr>
          <w:rFonts w:ascii="Times New Roman" w:hAnsi="Times New Roman" w:cs="Times New Roman"/>
          <w:sz w:val="24"/>
          <w:szCs w:val="24"/>
        </w:rPr>
        <w:t xml:space="preserve"> Lake Erie, including massive HNABs in the summer</w:t>
      </w:r>
      <w:r w:rsidR="00B24ED5">
        <w:rPr>
          <w:rFonts w:ascii="Times New Roman" w:hAnsi="Times New Roman" w:cs="Times New Roman"/>
          <w:sz w:val="24"/>
          <w:szCs w:val="24"/>
        </w:rPr>
        <w:t>s</w:t>
      </w:r>
      <w:r w:rsidR="00B24ED5" w:rsidRPr="00B24ED5">
        <w:rPr>
          <w:rFonts w:ascii="Times New Roman" w:hAnsi="Times New Roman" w:cs="Times New Roman"/>
          <w:sz w:val="24"/>
          <w:szCs w:val="24"/>
        </w:rPr>
        <w:t xml:space="preserve"> of 2011 and 2015</w:t>
      </w:r>
      <w:r w:rsidR="00B24ED5">
        <w:rPr>
          <w:rFonts w:ascii="Times New Roman" w:hAnsi="Times New Roman" w:cs="Times New Roman"/>
          <w:sz w:val="24"/>
          <w:szCs w:val="24"/>
        </w:rPr>
        <w:t xml:space="preserve"> and </w:t>
      </w:r>
      <w:r w:rsidR="00B24ED5" w:rsidRPr="00B24ED5">
        <w:rPr>
          <w:rFonts w:ascii="Times New Roman" w:hAnsi="Times New Roman" w:cs="Times New Roman"/>
          <w:sz w:val="24"/>
          <w:szCs w:val="24"/>
        </w:rPr>
        <w:t>the</w:t>
      </w:r>
      <w:r w:rsidR="00B24ED5">
        <w:rPr>
          <w:rFonts w:ascii="Times New Roman" w:hAnsi="Times New Roman" w:cs="Times New Roman"/>
          <w:sz w:val="24"/>
          <w:szCs w:val="24"/>
        </w:rPr>
        <w:t xml:space="preserve"> microcystin containing</w:t>
      </w:r>
      <w:r w:rsidR="00B24ED5" w:rsidRPr="00B24ED5">
        <w:rPr>
          <w:rFonts w:ascii="Times New Roman" w:hAnsi="Times New Roman" w:cs="Times New Roman"/>
          <w:sz w:val="24"/>
          <w:szCs w:val="24"/>
        </w:rPr>
        <w:t xml:space="preserve"> HNAB in August of 2014 that </w:t>
      </w:r>
      <w:r w:rsidR="00B24ED5" w:rsidRPr="00B24ED5">
        <w:rPr>
          <w:rFonts w:ascii="Times New Roman" w:hAnsi="Times New Roman" w:cs="Times New Roman"/>
          <w:sz w:val="24"/>
          <w:szCs w:val="24"/>
        </w:rPr>
        <w:t>led</w:t>
      </w:r>
      <w:r w:rsidR="00B24ED5" w:rsidRPr="00B24ED5">
        <w:rPr>
          <w:rFonts w:ascii="Times New Roman" w:hAnsi="Times New Roman" w:cs="Times New Roman"/>
          <w:sz w:val="24"/>
          <w:szCs w:val="24"/>
        </w:rPr>
        <w:t xml:space="preserve"> to 400,000 Ohio residents unable to drink or use their tap water (Smith et al., 2015).</w:t>
      </w:r>
    </w:p>
    <w:p w14:paraId="04DCF4EC" w14:textId="77777777" w:rsidR="0006537A" w:rsidRDefault="0006537A" w:rsidP="0006537A"/>
    <w:p w14:paraId="2BACB630" w14:textId="77777777" w:rsidR="000847D6" w:rsidRPr="00F074BB" w:rsidRDefault="00783785" w:rsidP="002D1CF4">
      <w:pPr>
        <w:pStyle w:val="Heading2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F074BB">
        <w:rPr>
          <w:rFonts w:ascii="Times New Roman" w:hAnsi="Times New Roman" w:cs="Times New Roman"/>
          <w:b/>
          <w:color w:val="auto"/>
          <w:sz w:val="24"/>
          <w:szCs w:val="24"/>
        </w:rPr>
        <w:t xml:space="preserve">Problem </w:t>
      </w:r>
      <w:r w:rsidR="00975F99">
        <w:rPr>
          <w:rFonts w:ascii="Times New Roman" w:hAnsi="Times New Roman" w:cs="Times New Roman"/>
          <w:b/>
          <w:color w:val="auto"/>
          <w:sz w:val="24"/>
          <w:szCs w:val="24"/>
        </w:rPr>
        <w:t>S</w:t>
      </w:r>
      <w:r w:rsidRPr="00F074BB">
        <w:rPr>
          <w:rFonts w:ascii="Times New Roman" w:hAnsi="Times New Roman" w:cs="Times New Roman"/>
          <w:b/>
          <w:color w:val="auto"/>
          <w:sz w:val="24"/>
          <w:szCs w:val="24"/>
        </w:rPr>
        <w:t>tatement</w:t>
      </w:r>
      <w:bookmarkEnd w:id="2"/>
    </w:p>
    <w:p w14:paraId="1BD6089C" w14:textId="77777777" w:rsidR="002D1CF4" w:rsidRDefault="00BB5C62" w:rsidP="0006537A">
      <w:pPr>
        <w:rPr>
          <w:rFonts w:ascii="Times New Roman" w:hAnsi="Times New Roman" w:cs="Times New Roman"/>
          <w:sz w:val="24"/>
          <w:szCs w:val="24"/>
        </w:rPr>
      </w:pPr>
      <w:bookmarkStart w:id="3" w:name="_Toc7773424"/>
      <w:r>
        <w:rPr>
          <w:rFonts w:ascii="Times New Roman" w:hAnsi="Times New Roman" w:cs="Times New Roman"/>
          <w:sz w:val="24"/>
          <w:szCs w:val="24"/>
        </w:rPr>
        <w:t xml:space="preserve">Describe the theoretical or practical </w:t>
      </w:r>
      <w:hyperlink r:id="rId7" w:history="1">
        <w:r w:rsidRPr="00E26431">
          <w:rPr>
            <w:rStyle w:val="Hyperlink"/>
            <w:rFonts w:ascii="Times New Roman" w:hAnsi="Times New Roman" w:cs="Times New Roman"/>
            <w:sz w:val="24"/>
            <w:szCs w:val="24"/>
          </w:rPr>
          <w:t>research problem</w:t>
        </w:r>
      </w:hyperlink>
      <w:r>
        <w:rPr>
          <w:rFonts w:ascii="Times New Roman" w:hAnsi="Times New Roman" w:cs="Times New Roman"/>
          <w:sz w:val="24"/>
          <w:szCs w:val="24"/>
        </w:rPr>
        <w:t xml:space="preserve"> that you </w:t>
      </w:r>
      <w:r w:rsidR="00C1645F">
        <w:rPr>
          <w:rFonts w:ascii="Times New Roman" w:hAnsi="Times New Roman" w:cs="Times New Roman"/>
          <w:sz w:val="24"/>
          <w:szCs w:val="24"/>
        </w:rPr>
        <w:t>want</w:t>
      </w:r>
      <w:r>
        <w:rPr>
          <w:rFonts w:ascii="Times New Roman" w:hAnsi="Times New Roman" w:cs="Times New Roman"/>
          <w:sz w:val="24"/>
          <w:szCs w:val="24"/>
        </w:rPr>
        <w:t xml:space="preserve"> to address. What is already known about the problem? What is missing from current knowledge?</w:t>
      </w:r>
    </w:p>
    <w:p w14:paraId="7D1512D9" w14:textId="77777777" w:rsidR="00BB5C62" w:rsidRPr="00BB5C62" w:rsidRDefault="00BB5C62" w:rsidP="00BB5C62">
      <w:pPr>
        <w:rPr>
          <w:rFonts w:ascii="Times New Roman" w:hAnsi="Times New Roman" w:cs="Times New Roman"/>
          <w:sz w:val="24"/>
          <w:szCs w:val="24"/>
        </w:rPr>
      </w:pPr>
    </w:p>
    <w:p w14:paraId="2C81084B" w14:textId="77777777" w:rsidR="00783785" w:rsidRPr="00F074BB" w:rsidRDefault="00783785" w:rsidP="002D1CF4">
      <w:pPr>
        <w:pStyle w:val="Heading2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F074BB">
        <w:rPr>
          <w:rFonts w:ascii="Times New Roman" w:hAnsi="Times New Roman" w:cs="Times New Roman"/>
          <w:b/>
          <w:color w:val="auto"/>
          <w:sz w:val="24"/>
          <w:szCs w:val="24"/>
        </w:rPr>
        <w:t xml:space="preserve">Research </w:t>
      </w:r>
      <w:r w:rsidR="00975F99">
        <w:rPr>
          <w:rFonts w:ascii="Times New Roman" w:hAnsi="Times New Roman" w:cs="Times New Roman"/>
          <w:b/>
          <w:color w:val="auto"/>
          <w:sz w:val="24"/>
          <w:szCs w:val="24"/>
        </w:rPr>
        <w:t>Q</w:t>
      </w:r>
      <w:r w:rsidRPr="00F074BB">
        <w:rPr>
          <w:rFonts w:ascii="Times New Roman" w:hAnsi="Times New Roman" w:cs="Times New Roman"/>
          <w:b/>
          <w:color w:val="auto"/>
          <w:sz w:val="24"/>
          <w:szCs w:val="24"/>
        </w:rPr>
        <w:t>uestions</w:t>
      </w:r>
      <w:bookmarkEnd w:id="3"/>
    </w:p>
    <w:p w14:paraId="6D27E9A7" w14:textId="77777777" w:rsidR="002D1CF4" w:rsidRDefault="00C1645F" w:rsidP="002C731F">
      <w:pPr>
        <w:rPr>
          <w:rFonts w:ascii="Times New Roman" w:hAnsi="Times New Roman" w:cs="Times New Roman"/>
          <w:sz w:val="24"/>
          <w:szCs w:val="24"/>
        </w:rPr>
      </w:pPr>
      <w:bookmarkStart w:id="4" w:name="_Toc7773425"/>
      <w:r>
        <w:rPr>
          <w:rFonts w:ascii="Times New Roman" w:hAnsi="Times New Roman" w:cs="Times New Roman"/>
          <w:sz w:val="24"/>
          <w:szCs w:val="24"/>
        </w:rPr>
        <w:t xml:space="preserve">State the specific </w:t>
      </w:r>
      <w:hyperlink r:id="rId8" w:history="1">
        <w:r w:rsidRPr="00E26431">
          <w:rPr>
            <w:rStyle w:val="Hyperlink"/>
            <w:rFonts w:ascii="Times New Roman" w:hAnsi="Times New Roman" w:cs="Times New Roman"/>
            <w:sz w:val="24"/>
            <w:szCs w:val="24"/>
          </w:rPr>
          <w:t>question(s)</w:t>
        </w:r>
      </w:hyperlink>
      <w:r>
        <w:rPr>
          <w:rFonts w:ascii="Times New Roman" w:hAnsi="Times New Roman" w:cs="Times New Roman"/>
          <w:sz w:val="24"/>
          <w:szCs w:val="24"/>
        </w:rPr>
        <w:t xml:space="preserve"> that you aim to answer. </w:t>
      </w:r>
    </w:p>
    <w:p w14:paraId="2F3BA5A7" w14:textId="77777777" w:rsidR="002C731F" w:rsidRPr="002C731F" w:rsidRDefault="002C731F" w:rsidP="002C731F">
      <w:pPr>
        <w:rPr>
          <w:rFonts w:ascii="Times New Roman" w:hAnsi="Times New Roman" w:cs="Times New Roman"/>
          <w:sz w:val="24"/>
          <w:szCs w:val="24"/>
        </w:rPr>
      </w:pPr>
    </w:p>
    <w:p w14:paraId="1E4EC66C" w14:textId="77777777" w:rsidR="00783785" w:rsidRPr="00F074BB" w:rsidRDefault="00BC39CD" w:rsidP="002D1CF4">
      <w:pPr>
        <w:pStyle w:val="Heading2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F074BB">
        <w:rPr>
          <w:rFonts w:ascii="Times New Roman" w:hAnsi="Times New Roman" w:cs="Times New Roman"/>
          <w:b/>
          <w:color w:val="auto"/>
          <w:sz w:val="24"/>
          <w:szCs w:val="24"/>
        </w:rPr>
        <w:t>Relevance</w:t>
      </w:r>
      <w:r w:rsidR="00192322" w:rsidRPr="00F074BB">
        <w:rPr>
          <w:rFonts w:ascii="Times New Roman" w:hAnsi="Times New Roman" w:cs="Times New Roman"/>
          <w:b/>
          <w:color w:val="auto"/>
          <w:sz w:val="24"/>
          <w:szCs w:val="24"/>
        </w:rPr>
        <w:t xml:space="preserve"> and </w:t>
      </w:r>
      <w:r w:rsidR="00975F99">
        <w:rPr>
          <w:rFonts w:ascii="Times New Roman" w:hAnsi="Times New Roman" w:cs="Times New Roman"/>
          <w:b/>
          <w:color w:val="auto"/>
          <w:sz w:val="24"/>
          <w:szCs w:val="24"/>
        </w:rPr>
        <w:t>I</w:t>
      </w:r>
      <w:r w:rsidR="00192322" w:rsidRPr="00F074BB">
        <w:rPr>
          <w:rFonts w:ascii="Times New Roman" w:hAnsi="Times New Roman" w:cs="Times New Roman"/>
          <w:b/>
          <w:color w:val="auto"/>
          <w:sz w:val="24"/>
          <w:szCs w:val="24"/>
        </w:rPr>
        <w:t>mportance</w:t>
      </w:r>
      <w:r w:rsidRPr="00F074BB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783785" w:rsidRPr="00F074BB">
        <w:rPr>
          <w:rFonts w:ascii="Times New Roman" w:hAnsi="Times New Roman" w:cs="Times New Roman"/>
          <w:b/>
          <w:color w:val="auto"/>
          <w:sz w:val="24"/>
          <w:szCs w:val="24"/>
        </w:rPr>
        <w:t xml:space="preserve">of the </w:t>
      </w:r>
      <w:r w:rsidR="00975F99">
        <w:rPr>
          <w:rFonts w:ascii="Times New Roman" w:hAnsi="Times New Roman" w:cs="Times New Roman"/>
          <w:b/>
          <w:color w:val="auto"/>
          <w:sz w:val="24"/>
          <w:szCs w:val="24"/>
        </w:rPr>
        <w:t>R</w:t>
      </w:r>
      <w:r w:rsidR="00783785" w:rsidRPr="00F074BB">
        <w:rPr>
          <w:rFonts w:ascii="Times New Roman" w:hAnsi="Times New Roman" w:cs="Times New Roman"/>
          <w:b/>
          <w:color w:val="auto"/>
          <w:sz w:val="24"/>
          <w:szCs w:val="24"/>
        </w:rPr>
        <w:t>esearch</w:t>
      </w:r>
      <w:bookmarkEnd w:id="4"/>
    </w:p>
    <w:p w14:paraId="4F1ECD0A" w14:textId="77777777" w:rsidR="00F074BB" w:rsidRPr="00F074BB" w:rsidRDefault="00281B7D" w:rsidP="00F074B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ake it clear what new insights you will contribute, who they are relevant to, and why the research is worth doing.</w:t>
      </w:r>
    </w:p>
    <w:p w14:paraId="6BACCE20" w14:textId="77777777" w:rsidR="00F074BB" w:rsidRPr="00F074BB" w:rsidRDefault="00F074BB" w:rsidP="00F074BB">
      <w:pPr>
        <w:rPr>
          <w:rFonts w:ascii="Times New Roman" w:hAnsi="Times New Roman" w:cs="Times New Roman"/>
          <w:sz w:val="24"/>
          <w:szCs w:val="24"/>
        </w:rPr>
      </w:pPr>
    </w:p>
    <w:p w14:paraId="5F6C8521" w14:textId="77777777" w:rsidR="00F074BB" w:rsidRPr="00F074BB" w:rsidRDefault="00F074BB" w:rsidP="00F074BB">
      <w:pPr>
        <w:rPr>
          <w:rFonts w:ascii="Times New Roman" w:hAnsi="Times New Roman" w:cs="Times New Roman"/>
          <w:sz w:val="24"/>
          <w:szCs w:val="24"/>
        </w:rPr>
      </w:pPr>
    </w:p>
    <w:p w14:paraId="613C2538" w14:textId="77777777" w:rsidR="00F074BB" w:rsidRPr="00F074BB" w:rsidRDefault="00F074BB" w:rsidP="00F074BB">
      <w:pPr>
        <w:rPr>
          <w:rFonts w:ascii="Times New Roman" w:hAnsi="Times New Roman" w:cs="Times New Roman"/>
          <w:sz w:val="24"/>
          <w:szCs w:val="24"/>
        </w:rPr>
      </w:pPr>
    </w:p>
    <w:p w14:paraId="5B6CB434" w14:textId="77777777" w:rsidR="00F074BB" w:rsidRPr="00F074BB" w:rsidRDefault="00F074BB" w:rsidP="00F074BB">
      <w:pPr>
        <w:rPr>
          <w:rFonts w:ascii="Times New Roman" w:hAnsi="Times New Roman" w:cs="Times New Roman"/>
          <w:sz w:val="24"/>
          <w:szCs w:val="24"/>
        </w:rPr>
      </w:pPr>
    </w:p>
    <w:p w14:paraId="744A0714" w14:textId="77777777" w:rsidR="00F074BB" w:rsidRPr="00F074BB" w:rsidRDefault="00F074BB" w:rsidP="00F074BB">
      <w:pPr>
        <w:rPr>
          <w:rFonts w:ascii="Times New Roman" w:hAnsi="Times New Roman" w:cs="Times New Roman"/>
          <w:sz w:val="24"/>
          <w:szCs w:val="24"/>
        </w:rPr>
      </w:pPr>
    </w:p>
    <w:p w14:paraId="56FE8273" w14:textId="77777777" w:rsidR="00F074BB" w:rsidRPr="00F074BB" w:rsidRDefault="00F074BB" w:rsidP="00F074BB">
      <w:pPr>
        <w:rPr>
          <w:rFonts w:ascii="Times New Roman" w:hAnsi="Times New Roman" w:cs="Times New Roman"/>
          <w:sz w:val="24"/>
          <w:szCs w:val="24"/>
        </w:rPr>
      </w:pPr>
    </w:p>
    <w:p w14:paraId="7CDF5D1A" w14:textId="77777777" w:rsidR="00F074BB" w:rsidRPr="00F074BB" w:rsidRDefault="00F074BB" w:rsidP="00F074BB">
      <w:pPr>
        <w:rPr>
          <w:rFonts w:ascii="Times New Roman" w:hAnsi="Times New Roman" w:cs="Times New Roman"/>
          <w:sz w:val="24"/>
          <w:szCs w:val="24"/>
        </w:rPr>
      </w:pPr>
    </w:p>
    <w:p w14:paraId="20039ACB" w14:textId="77777777" w:rsidR="00F074BB" w:rsidRPr="00F074BB" w:rsidRDefault="00F074BB" w:rsidP="00F074BB">
      <w:pPr>
        <w:rPr>
          <w:rFonts w:ascii="Times New Roman" w:hAnsi="Times New Roman" w:cs="Times New Roman"/>
          <w:sz w:val="24"/>
          <w:szCs w:val="24"/>
        </w:rPr>
      </w:pPr>
    </w:p>
    <w:p w14:paraId="45562A66" w14:textId="77777777" w:rsidR="00F074BB" w:rsidRPr="00F074BB" w:rsidRDefault="00F074BB" w:rsidP="00F074BB">
      <w:pPr>
        <w:rPr>
          <w:rFonts w:ascii="Times New Roman" w:hAnsi="Times New Roman" w:cs="Times New Roman"/>
          <w:sz w:val="24"/>
          <w:szCs w:val="24"/>
        </w:rPr>
      </w:pPr>
    </w:p>
    <w:p w14:paraId="15A55DEE" w14:textId="77777777" w:rsidR="00F074BB" w:rsidRPr="00F074BB" w:rsidRDefault="00F074BB" w:rsidP="00F074BB">
      <w:pPr>
        <w:rPr>
          <w:rFonts w:ascii="Times New Roman" w:hAnsi="Times New Roman" w:cs="Times New Roman"/>
          <w:sz w:val="24"/>
          <w:szCs w:val="24"/>
        </w:rPr>
      </w:pPr>
    </w:p>
    <w:p w14:paraId="041122E5" w14:textId="77777777" w:rsidR="00F074BB" w:rsidRPr="00F074BB" w:rsidRDefault="00F074BB" w:rsidP="00F074BB">
      <w:pPr>
        <w:rPr>
          <w:rFonts w:ascii="Times New Roman" w:hAnsi="Times New Roman" w:cs="Times New Roman"/>
          <w:sz w:val="24"/>
          <w:szCs w:val="24"/>
        </w:rPr>
      </w:pPr>
    </w:p>
    <w:p w14:paraId="20745DD8" w14:textId="77777777" w:rsidR="00F074BB" w:rsidRPr="00F074BB" w:rsidRDefault="00F074BB" w:rsidP="00F074BB">
      <w:pPr>
        <w:rPr>
          <w:rFonts w:ascii="Times New Roman" w:hAnsi="Times New Roman" w:cs="Times New Roman"/>
          <w:sz w:val="24"/>
          <w:szCs w:val="24"/>
        </w:rPr>
      </w:pPr>
    </w:p>
    <w:p w14:paraId="2B40F938" w14:textId="77777777" w:rsidR="00F074BB" w:rsidRPr="00F074BB" w:rsidRDefault="00F074BB" w:rsidP="00F074BB">
      <w:pPr>
        <w:rPr>
          <w:rFonts w:ascii="Times New Roman" w:hAnsi="Times New Roman" w:cs="Times New Roman"/>
          <w:sz w:val="24"/>
          <w:szCs w:val="24"/>
        </w:rPr>
      </w:pPr>
    </w:p>
    <w:p w14:paraId="76A59356" w14:textId="77777777" w:rsidR="00F074BB" w:rsidRPr="00F074BB" w:rsidRDefault="00F074BB" w:rsidP="00F074BB">
      <w:pPr>
        <w:rPr>
          <w:rFonts w:ascii="Times New Roman" w:hAnsi="Times New Roman" w:cs="Times New Roman"/>
          <w:sz w:val="24"/>
          <w:szCs w:val="24"/>
        </w:rPr>
      </w:pPr>
    </w:p>
    <w:p w14:paraId="49123AB6" w14:textId="77777777" w:rsidR="00F074BB" w:rsidRPr="00F074BB" w:rsidRDefault="00F074BB" w:rsidP="00F074BB">
      <w:pPr>
        <w:rPr>
          <w:rFonts w:ascii="Times New Roman" w:hAnsi="Times New Roman" w:cs="Times New Roman"/>
          <w:sz w:val="24"/>
          <w:szCs w:val="24"/>
        </w:rPr>
      </w:pPr>
    </w:p>
    <w:p w14:paraId="5B632451" w14:textId="77777777" w:rsidR="00F074BB" w:rsidRPr="00F074BB" w:rsidRDefault="00F074BB" w:rsidP="00F074BB">
      <w:pPr>
        <w:rPr>
          <w:rFonts w:ascii="Times New Roman" w:hAnsi="Times New Roman" w:cs="Times New Roman"/>
          <w:sz w:val="24"/>
          <w:szCs w:val="24"/>
        </w:rPr>
      </w:pPr>
    </w:p>
    <w:p w14:paraId="05752D38" w14:textId="77777777" w:rsidR="00F074BB" w:rsidRPr="00F074BB" w:rsidRDefault="00F074BB" w:rsidP="00F074BB">
      <w:pPr>
        <w:rPr>
          <w:rFonts w:ascii="Times New Roman" w:hAnsi="Times New Roman" w:cs="Times New Roman"/>
          <w:sz w:val="24"/>
          <w:szCs w:val="24"/>
        </w:rPr>
      </w:pPr>
    </w:p>
    <w:p w14:paraId="7B545F22" w14:textId="77777777" w:rsidR="00F074BB" w:rsidRPr="00F074BB" w:rsidRDefault="00F074BB" w:rsidP="00F074BB">
      <w:pPr>
        <w:rPr>
          <w:rFonts w:ascii="Times New Roman" w:hAnsi="Times New Roman" w:cs="Times New Roman"/>
          <w:sz w:val="24"/>
          <w:szCs w:val="24"/>
        </w:rPr>
      </w:pPr>
    </w:p>
    <w:p w14:paraId="6ED2987B" w14:textId="77777777" w:rsidR="000847D6" w:rsidRPr="002D1CF4" w:rsidRDefault="00783785" w:rsidP="002D1CF4">
      <w:pPr>
        <w:pStyle w:val="Heading1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5" w:name="_Toc7773426"/>
      <w:r w:rsidRPr="002D1CF4">
        <w:rPr>
          <w:rFonts w:ascii="Times New Roman" w:hAnsi="Times New Roman" w:cs="Times New Roman"/>
          <w:b/>
          <w:color w:val="auto"/>
          <w:sz w:val="24"/>
          <w:szCs w:val="24"/>
        </w:rPr>
        <w:t>Literature review</w:t>
      </w:r>
      <w:bookmarkEnd w:id="5"/>
    </w:p>
    <w:p w14:paraId="20308DB6" w14:textId="77777777" w:rsidR="002D1CF4" w:rsidRDefault="002D1CF4" w:rsidP="002D1CF4">
      <w:bookmarkStart w:id="6" w:name="_Toc7773427"/>
    </w:p>
    <w:p w14:paraId="01B94FAB" w14:textId="77777777" w:rsidR="002D1CF4" w:rsidRPr="002D1CF4" w:rsidRDefault="002D1CF4" w:rsidP="002D1CF4">
      <w:pPr>
        <w:rPr>
          <w:rFonts w:ascii="Times New Roman" w:hAnsi="Times New Roman" w:cs="Times New Roman"/>
          <w:sz w:val="24"/>
          <w:szCs w:val="24"/>
        </w:rPr>
      </w:pPr>
      <w:r w:rsidRPr="002D1CF4">
        <w:rPr>
          <w:rFonts w:ascii="Times New Roman" w:hAnsi="Times New Roman" w:cs="Times New Roman"/>
          <w:sz w:val="24"/>
          <w:szCs w:val="24"/>
        </w:rPr>
        <w:t xml:space="preserve">The </w:t>
      </w:r>
      <w:hyperlink r:id="rId9" w:history="1">
        <w:r w:rsidRPr="00E26431">
          <w:rPr>
            <w:rStyle w:val="Hyperlink"/>
            <w:rFonts w:ascii="Times New Roman" w:hAnsi="Times New Roman" w:cs="Times New Roman"/>
            <w:sz w:val="24"/>
            <w:szCs w:val="24"/>
          </w:rPr>
          <w:t>literature review</w:t>
        </w:r>
      </w:hyperlink>
      <w:r w:rsidRPr="002D1CF4">
        <w:rPr>
          <w:rFonts w:ascii="Times New Roman" w:hAnsi="Times New Roman" w:cs="Times New Roman"/>
          <w:sz w:val="24"/>
          <w:szCs w:val="24"/>
        </w:rPr>
        <w:t xml:space="preserve"> summarizes, </w:t>
      </w:r>
      <w:proofErr w:type="gramStart"/>
      <w:r w:rsidRPr="002D1CF4">
        <w:rPr>
          <w:rFonts w:ascii="Times New Roman" w:hAnsi="Times New Roman" w:cs="Times New Roman"/>
          <w:sz w:val="24"/>
          <w:szCs w:val="24"/>
        </w:rPr>
        <w:t>compares</w:t>
      </w:r>
      <w:proofErr w:type="gramEnd"/>
      <w:r w:rsidRPr="002D1CF4">
        <w:rPr>
          <w:rFonts w:ascii="Times New Roman" w:hAnsi="Times New Roman" w:cs="Times New Roman"/>
          <w:sz w:val="24"/>
          <w:szCs w:val="24"/>
        </w:rPr>
        <w:t xml:space="preserve"> and critiques the most relevant scholarly sources on the topic. </w:t>
      </w:r>
      <w:r w:rsidR="00BC5E2A">
        <w:rPr>
          <w:rFonts w:ascii="Times New Roman" w:hAnsi="Times New Roman" w:cs="Times New Roman"/>
          <w:sz w:val="24"/>
          <w:szCs w:val="24"/>
        </w:rPr>
        <w:t xml:space="preserve">There are </w:t>
      </w:r>
      <w:proofErr w:type="gramStart"/>
      <w:r w:rsidR="00BC5E2A">
        <w:rPr>
          <w:rFonts w:ascii="Times New Roman" w:hAnsi="Times New Roman" w:cs="Times New Roman"/>
          <w:sz w:val="24"/>
          <w:szCs w:val="24"/>
        </w:rPr>
        <w:t>many different ways</w:t>
      </w:r>
      <w:proofErr w:type="gramEnd"/>
      <w:r w:rsidR="00BC5E2A">
        <w:rPr>
          <w:rFonts w:ascii="Times New Roman" w:hAnsi="Times New Roman" w:cs="Times New Roman"/>
          <w:sz w:val="24"/>
          <w:szCs w:val="24"/>
        </w:rPr>
        <w:t xml:space="preserve"> to structure a literature review, bu</w:t>
      </w:r>
      <w:r w:rsidRPr="002D1CF4">
        <w:rPr>
          <w:rFonts w:ascii="Times New Roman" w:hAnsi="Times New Roman" w:cs="Times New Roman"/>
          <w:sz w:val="24"/>
          <w:szCs w:val="24"/>
        </w:rPr>
        <w:t>t</w:t>
      </w:r>
      <w:r w:rsidR="00BC5E2A">
        <w:rPr>
          <w:rFonts w:ascii="Times New Roman" w:hAnsi="Times New Roman" w:cs="Times New Roman"/>
          <w:sz w:val="24"/>
          <w:szCs w:val="24"/>
        </w:rPr>
        <w:t xml:space="preserve"> it</w:t>
      </w:r>
      <w:r w:rsidRPr="002D1CF4">
        <w:rPr>
          <w:rFonts w:ascii="Times New Roman" w:hAnsi="Times New Roman" w:cs="Times New Roman"/>
          <w:sz w:val="24"/>
          <w:szCs w:val="24"/>
        </w:rPr>
        <w:t xml:space="preserve"> should explore:</w:t>
      </w:r>
    </w:p>
    <w:p w14:paraId="3D3210B6" w14:textId="77777777" w:rsidR="002D1CF4" w:rsidRPr="002D1CF4" w:rsidRDefault="002D1CF4" w:rsidP="002D1CF4"/>
    <w:p w14:paraId="44B7FBCC" w14:textId="77777777" w:rsidR="001D2744" w:rsidRPr="002D1CF4" w:rsidRDefault="001D2744" w:rsidP="002D1CF4">
      <w:pPr>
        <w:pStyle w:val="Heading2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2D1CF4">
        <w:rPr>
          <w:rFonts w:ascii="Times New Roman" w:hAnsi="Times New Roman" w:cs="Times New Roman"/>
          <w:b/>
          <w:color w:val="auto"/>
          <w:sz w:val="24"/>
          <w:szCs w:val="24"/>
        </w:rPr>
        <w:t>Key</w:t>
      </w:r>
      <w:r w:rsidR="00C66046" w:rsidRPr="002D1CF4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975F99">
        <w:rPr>
          <w:rFonts w:ascii="Times New Roman" w:hAnsi="Times New Roman" w:cs="Times New Roman"/>
          <w:b/>
          <w:color w:val="auto"/>
          <w:sz w:val="24"/>
          <w:szCs w:val="24"/>
        </w:rPr>
        <w:t>C</w:t>
      </w:r>
      <w:r w:rsidR="00C66046" w:rsidRPr="002D1CF4">
        <w:rPr>
          <w:rFonts w:ascii="Times New Roman" w:hAnsi="Times New Roman" w:cs="Times New Roman"/>
          <w:b/>
          <w:color w:val="auto"/>
          <w:sz w:val="24"/>
          <w:szCs w:val="24"/>
        </w:rPr>
        <w:t xml:space="preserve">oncepts, </w:t>
      </w:r>
      <w:r w:rsidR="00975F99">
        <w:rPr>
          <w:rFonts w:ascii="Times New Roman" w:hAnsi="Times New Roman" w:cs="Times New Roman"/>
          <w:b/>
          <w:color w:val="auto"/>
          <w:sz w:val="24"/>
          <w:szCs w:val="24"/>
        </w:rPr>
        <w:t>T</w:t>
      </w:r>
      <w:r w:rsidR="00C66046" w:rsidRPr="002D1CF4">
        <w:rPr>
          <w:rFonts w:ascii="Times New Roman" w:hAnsi="Times New Roman" w:cs="Times New Roman"/>
          <w:b/>
          <w:color w:val="auto"/>
          <w:sz w:val="24"/>
          <w:szCs w:val="24"/>
        </w:rPr>
        <w:t xml:space="preserve">heories and </w:t>
      </w:r>
      <w:r w:rsidR="00975F99">
        <w:rPr>
          <w:rFonts w:ascii="Times New Roman" w:hAnsi="Times New Roman" w:cs="Times New Roman"/>
          <w:b/>
          <w:color w:val="auto"/>
          <w:sz w:val="24"/>
          <w:szCs w:val="24"/>
        </w:rPr>
        <w:t>S</w:t>
      </w:r>
      <w:r w:rsidR="00C66046" w:rsidRPr="002D1CF4">
        <w:rPr>
          <w:rFonts w:ascii="Times New Roman" w:hAnsi="Times New Roman" w:cs="Times New Roman"/>
          <w:b/>
          <w:color w:val="auto"/>
          <w:sz w:val="24"/>
          <w:szCs w:val="24"/>
        </w:rPr>
        <w:t>tudies</w:t>
      </w:r>
      <w:bookmarkEnd w:id="6"/>
      <w:r w:rsidR="00C66046" w:rsidRPr="002D1CF4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</w:p>
    <w:p w14:paraId="61439E3E" w14:textId="77777777" w:rsidR="002D1CF4" w:rsidRDefault="005506D5" w:rsidP="005506D5">
      <w:pPr>
        <w:rPr>
          <w:rFonts w:ascii="Times New Roman" w:hAnsi="Times New Roman" w:cs="Times New Roman"/>
          <w:sz w:val="24"/>
          <w:szCs w:val="24"/>
        </w:rPr>
      </w:pPr>
      <w:bookmarkStart w:id="7" w:name="_Toc7773428"/>
      <w:r>
        <w:rPr>
          <w:rFonts w:ascii="Times New Roman" w:hAnsi="Times New Roman" w:cs="Times New Roman"/>
          <w:sz w:val="24"/>
          <w:szCs w:val="24"/>
        </w:rPr>
        <w:t xml:space="preserve">Compare, contrast, and </w:t>
      </w:r>
      <w:r w:rsidR="004148A3">
        <w:rPr>
          <w:rFonts w:ascii="Times New Roman" w:hAnsi="Times New Roman" w:cs="Times New Roman"/>
          <w:sz w:val="24"/>
          <w:szCs w:val="24"/>
        </w:rPr>
        <w:t>establish</w:t>
      </w:r>
      <w:r>
        <w:rPr>
          <w:rFonts w:ascii="Times New Roman" w:hAnsi="Times New Roman" w:cs="Times New Roman"/>
          <w:sz w:val="24"/>
          <w:szCs w:val="24"/>
        </w:rPr>
        <w:t xml:space="preserve"> the theories and concepts that will </w:t>
      </w:r>
      <w:r w:rsidR="004148A3">
        <w:rPr>
          <w:rFonts w:ascii="Times New Roman" w:hAnsi="Times New Roman" w:cs="Times New Roman"/>
          <w:sz w:val="24"/>
          <w:szCs w:val="24"/>
        </w:rPr>
        <w:t>be most important for</w:t>
      </w:r>
      <w:r>
        <w:rPr>
          <w:rFonts w:ascii="Times New Roman" w:hAnsi="Times New Roman" w:cs="Times New Roman"/>
          <w:sz w:val="24"/>
          <w:szCs w:val="24"/>
        </w:rPr>
        <w:t xml:space="preserve"> your project.</w:t>
      </w:r>
    </w:p>
    <w:p w14:paraId="7A1AA841" w14:textId="77777777" w:rsidR="005506D5" w:rsidRPr="005506D5" w:rsidRDefault="005506D5" w:rsidP="005506D5">
      <w:pPr>
        <w:rPr>
          <w:rFonts w:ascii="Times New Roman" w:hAnsi="Times New Roman" w:cs="Times New Roman"/>
          <w:sz w:val="24"/>
          <w:szCs w:val="24"/>
        </w:rPr>
      </w:pPr>
    </w:p>
    <w:p w14:paraId="6BB5CFDB" w14:textId="77777777" w:rsidR="001D2744" w:rsidRPr="002D1CF4" w:rsidRDefault="00E270DF" w:rsidP="002D1CF4">
      <w:pPr>
        <w:pStyle w:val="Heading2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2D1CF4">
        <w:rPr>
          <w:rFonts w:ascii="Times New Roman" w:hAnsi="Times New Roman" w:cs="Times New Roman"/>
          <w:b/>
          <w:color w:val="auto"/>
          <w:sz w:val="24"/>
          <w:szCs w:val="24"/>
        </w:rPr>
        <w:t xml:space="preserve">Key </w:t>
      </w:r>
      <w:r w:rsidR="00975F99">
        <w:rPr>
          <w:rFonts w:ascii="Times New Roman" w:hAnsi="Times New Roman" w:cs="Times New Roman"/>
          <w:b/>
          <w:color w:val="auto"/>
          <w:sz w:val="24"/>
          <w:szCs w:val="24"/>
        </w:rPr>
        <w:t>D</w:t>
      </w:r>
      <w:r w:rsidRPr="002D1CF4">
        <w:rPr>
          <w:rFonts w:ascii="Times New Roman" w:hAnsi="Times New Roman" w:cs="Times New Roman"/>
          <w:b/>
          <w:color w:val="auto"/>
          <w:sz w:val="24"/>
          <w:szCs w:val="24"/>
        </w:rPr>
        <w:t xml:space="preserve">ebates and </w:t>
      </w:r>
      <w:r w:rsidR="00975F99">
        <w:rPr>
          <w:rFonts w:ascii="Times New Roman" w:hAnsi="Times New Roman" w:cs="Times New Roman"/>
          <w:b/>
          <w:color w:val="auto"/>
          <w:sz w:val="24"/>
          <w:szCs w:val="24"/>
        </w:rPr>
        <w:t>C</w:t>
      </w:r>
      <w:r w:rsidRPr="002D1CF4">
        <w:rPr>
          <w:rFonts w:ascii="Times New Roman" w:hAnsi="Times New Roman" w:cs="Times New Roman"/>
          <w:b/>
          <w:color w:val="auto"/>
          <w:sz w:val="24"/>
          <w:szCs w:val="24"/>
        </w:rPr>
        <w:t>ontroversies</w:t>
      </w:r>
      <w:bookmarkEnd w:id="7"/>
    </w:p>
    <w:p w14:paraId="38F3E358" w14:textId="77777777" w:rsidR="002D1CF4" w:rsidRDefault="004148A3" w:rsidP="005506D5">
      <w:pPr>
        <w:rPr>
          <w:rFonts w:ascii="Times New Roman" w:hAnsi="Times New Roman" w:cs="Times New Roman"/>
          <w:sz w:val="24"/>
          <w:szCs w:val="24"/>
        </w:rPr>
      </w:pPr>
      <w:bookmarkStart w:id="8" w:name="_Toc7773429"/>
      <w:r>
        <w:rPr>
          <w:rFonts w:ascii="Times New Roman" w:hAnsi="Times New Roman" w:cs="Times New Roman"/>
          <w:sz w:val="24"/>
          <w:szCs w:val="24"/>
        </w:rPr>
        <w:t>Identify points of conflict and situate your own position.</w:t>
      </w:r>
    </w:p>
    <w:p w14:paraId="7F657843" w14:textId="77777777" w:rsidR="004148A3" w:rsidRPr="005506D5" w:rsidRDefault="004148A3" w:rsidP="005506D5">
      <w:pPr>
        <w:rPr>
          <w:rFonts w:ascii="Times New Roman" w:hAnsi="Times New Roman" w:cs="Times New Roman"/>
          <w:sz w:val="24"/>
          <w:szCs w:val="24"/>
        </w:rPr>
      </w:pPr>
    </w:p>
    <w:p w14:paraId="72C3A59D" w14:textId="77777777" w:rsidR="00E270DF" w:rsidRPr="002D1CF4" w:rsidRDefault="008E4AFF" w:rsidP="002D1CF4">
      <w:pPr>
        <w:pStyle w:val="Heading2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2D1CF4">
        <w:rPr>
          <w:rFonts w:ascii="Times New Roman" w:hAnsi="Times New Roman" w:cs="Times New Roman"/>
          <w:b/>
          <w:color w:val="auto"/>
          <w:sz w:val="24"/>
          <w:szCs w:val="24"/>
        </w:rPr>
        <w:t xml:space="preserve">Gaps in </w:t>
      </w:r>
      <w:r w:rsidR="00975F99">
        <w:rPr>
          <w:rFonts w:ascii="Times New Roman" w:hAnsi="Times New Roman" w:cs="Times New Roman"/>
          <w:b/>
          <w:color w:val="auto"/>
          <w:sz w:val="24"/>
          <w:szCs w:val="24"/>
        </w:rPr>
        <w:t>E</w:t>
      </w:r>
      <w:r w:rsidRPr="002D1CF4">
        <w:rPr>
          <w:rFonts w:ascii="Times New Roman" w:hAnsi="Times New Roman" w:cs="Times New Roman"/>
          <w:b/>
          <w:color w:val="auto"/>
          <w:sz w:val="24"/>
          <w:szCs w:val="24"/>
        </w:rPr>
        <w:t>xisting</w:t>
      </w:r>
      <w:r w:rsidR="00E270DF" w:rsidRPr="002D1CF4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="00975F99">
        <w:rPr>
          <w:rFonts w:ascii="Times New Roman" w:hAnsi="Times New Roman" w:cs="Times New Roman"/>
          <w:b/>
          <w:color w:val="auto"/>
          <w:sz w:val="24"/>
          <w:szCs w:val="24"/>
        </w:rPr>
        <w:t>K</w:t>
      </w:r>
      <w:r w:rsidR="00E270DF" w:rsidRPr="002D1CF4">
        <w:rPr>
          <w:rFonts w:ascii="Times New Roman" w:hAnsi="Times New Roman" w:cs="Times New Roman"/>
          <w:b/>
          <w:color w:val="auto"/>
          <w:sz w:val="24"/>
          <w:szCs w:val="24"/>
        </w:rPr>
        <w:t>nowledge</w:t>
      </w:r>
      <w:bookmarkEnd w:id="8"/>
    </w:p>
    <w:p w14:paraId="56B55ADD" w14:textId="77777777" w:rsidR="00C03ABA" w:rsidRDefault="00BC5E2A" w:rsidP="0026609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how </w:t>
      </w:r>
      <w:r w:rsidR="00A6698A">
        <w:rPr>
          <w:rFonts w:ascii="Times New Roman" w:hAnsi="Times New Roman" w:cs="Times New Roman"/>
          <w:sz w:val="24"/>
          <w:szCs w:val="24"/>
        </w:rPr>
        <w:t xml:space="preserve">what is missing and </w:t>
      </w:r>
      <w:r>
        <w:rPr>
          <w:rFonts w:ascii="Times New Roman" w:hAnsi="Times New Roman" w:cs="Times New Roman"/>
          <w:sz w:val="24"/>
          <w:szCs w:val="24"/>
        </w:rPr>
        <w:t>how your pro</w:t>
      </w:r>
      <w:r w:rsidR="00A6698A">
        <w:rPr>
          <w:rFonts w:ascii="Times New Roman" w:hAnsi="Times New Roman" w:cs="Times New Roman"/>
          <w:sz w:val="24"/>
          <w:szCs w:val="24"/>
        </w:rPr>
        <w:t>ject will fit in.</w:t>
      </w:r>
    </w:p>
    <w:p w14:paraId="066BC09B" w14:textId="77777777" w:rsidR="00297F1F" w:rsidRDefault="00297F1F" w:rsidP="0026609F">
      <w:pPr>
        <w:rPr>
          <w:rFonts w:ascii="Times New Roman" w:hAnsi="Times New Roman" w:cs="Times New Roman"/>
          <w:sz w:val="24"/>
          <w:szCs w:val="24"/>
        </w:rPr>
      </w:pPr>
    </w:p>
    <w:p w14:paraId="6EC8B87F" w14:textId="77777777" w:rsidR="00297F1F" w:rsidRDefault="00297F1F" w:rsidP="0026609F">
      <w:pPr>
        <w:rPr>
          <w:rFonts w:ascii="Times New Roman" w:hAnsi="Times New Roman" w:cs="Times New Roman"/>
          <w:sz w:val="24"/>
          <w:szCs w:val="24"/>
        </w:rPr>
      </w:pPr>
    </w:p>
    <w:p w14:paraId="255AD733" w14:textId="77777777" w:rsidR="00C03ABA" w:rsidRDefault="00C03ABA" w:rsidP="0026609F">
      <w:pPr>
        <w:rPr>
          <w:rFonts w:ascii="Times New Roman" w:hAnsi="Times New Roman" w:cs="Times New Roman"/>
          <w:sz w:val="24"/>
          <w:szCs w:val="24"/>
        </w:rPr>
      </w:pPr>
    </w:p>
    <w:p w14:paraId="28FE8B22" w14:textId="77777777" w:rsidR="00C03ABA" w:rsidRDefault="00C03ABA" w:rsidP="0026609F">
      <w:pPr>
        <w:rPr>
          <w:rFonts w:ascii="Times New Roman" w:hAnsi="Times New Roman" w:cs="Times New Roman"/>
          <w:sz w:val="24"/>
          <w:szCs w:val="24"/>
        </w:rPr>
      </w:pPr>
    </w:p>
    <w:p w14:paraId="482C5564" w14:textId="77777777" w:rsidR="00C03ABA" w:rsidRDefault="00C03ABA" w:rsidP="0026609F">
      <w:pPr>
        <w:rPr>
          <w:rFonts w:ascii="Times New Roman" w:hAnsi="Times New Roman" w:cs="Times New Roman"/>
          <w:sz w:val="24"/>
          <w:szCs w:val="24"/>
        </w:rPr>
      </w:pPr>
    </w:p>
    <w:p w14:paraId="67D4C673" w14:textId="77777777" w:rsidR="00C03ABA" w:rsidRDefault="00C03ABA" w:rsidP="0026609F">
      <w:pPr>
        <w:rPr>
          <w:rFonts w:ascii="Times New Roman" w:hAnsi="Times New Roman" w:cs="Times New Roman"/>
          <w:sz w:val="24"/>
          <w:szCs w:val="24"/>
        </w:rPr>
      </w:pPr>
    </w:p>
    <w:p w14:paraId="68CE23E9" w14:textId="77777777" w:rsidR="00C03ABA" w:rsidRDefault="00C03ABA" w:rsidP="0026609F">
      <w:pPr>
        <w:rPr>
          <w:rFonts w:ascii="Times New Roman" w:hAnsi="Times New Roman" w:cs="Times New Roman"/>
          <w:sz w:val="24"/>
          <w:szCs w:val="24"/>
        </w:rPr>
      </w:pPr>
    </w:p>
    <w:p w14:paraId="47447E55" w14:textId="77777777" w:rsidR="00C03ABA" w:rsidRDefault="00C03ABA" w:rsidP="0026609F">
      <w:pPr>
        <w:rPr>
          <w:rFonts w:ascii="Times New Roman" w:hAnsi="Times New Roman" w:cs="Times New Roman"/>
          <w:sz w:val="24"/>
          <w:szCs w:val="24"/>
        </w:rPr>
      </w:pPr>
    </w:p>
    <w:p w14:paraId="29AF50CE" w14:textId="77777777" w:rsidR="00C03ABA" w:rsidRDefault="00C03ABA" w:rsidP="0026609F">
      <w:pPr>
        <w:rPr>
          <w:rFonts w:ascii="Times New Roman" w:hAnsi="Times New Roman" w:cs="Times New Roman"/>
          <w:sz w:val="24"/>
          <w:szCs w:val="24"/>
        </w:rPr>
      </w:pPr>
    </w:p>
    <w:p w14:paraId="45BBC514" w14:textId="77777777" w:rsidR="00C03ABA" w:rsidRDefault="00C03ABA" w:rsidP="0026609F">
      <w:pPr>
        <w:rPr>
          <w:rFonts w:ascii="Times New Roman" w:hAnsi="Times New Roman" w:cs="Times New Roman"/>
          <w:sz w:val="24"/>
          <w:szCs w:val="24"/>
        </w:rPr>
      </w:pPr>
    </w:p>
    <w:p w14:paraId="4F846CBA" w14:textId="77777777" w:rsidR="00C03ABA" w:rsidRDefault="00C03ABA" w:rsidP="0026609F">
      <w:pPr>
        <w:rPr>
          <w:rFonts w:ascii="Times New Roman" w:hAnsi="Times New Roman" w:cs="Times New Roman"/>
          <w:sz w:val="24"/>
          <w:szCs w:val="24"/>
        </w:rPr>
      </w:pPr>
    </w:p>
    <w:p w14:paraId="264BFAF5" w14:textId="77777777" w:rsidR="00C03ABA" w:rsidRDefault="00C03ABA" w:rsidP="0026609F">
      <w:pPr>
        <w:rPr>
          <w:rFonts w:ascii="Times New Roman" w:hAnsi="Times New Roman" w:cs="Times New Roman"/>
          <w:sz w:val="24"/>
          <w:szCs w:val="24"/>
        </w:rPr>
      </w:pPr>
    </w:p>
    <w:p w14:paraId="4BE7453F" w14:textId="77777777" w:rsidR="00C03ABA" w:rsidRDefault="00C03ABA" w:rsidP="0026609F">
      <w:pPr>
        <w:rPr>
          <w:rFonts w:ascii="Times New Roman" w:hAnsi="Times New Roman" w:cs="Times New Roman"/>
          <w:sz w:val="24"/>
          <w:szCs w:val="24"/>
        </w:rPr>
      </w:pPr>
    </w:p>
    <w:p w14:paraId="02585D3A" w14:textId="77777777" w:rsidR="00C03ABA" w:rsidRDefault="00C03ABA" w:rsidP="0026609F">
      <w:pPr>
        <w:rPr>
          <w:rFonts w:ascii="Times New Roman" w:hAnsi="Times New Roman" w:cs="Times New Roman"/>
          <w:sz w:val="24"/>
          <w:szCs w:val="24"/>
        </w:rPr>
      </w:pPr>
    </w:p>
    <w:p w14:paraId="12FD3DA9" w14:textId="77777777" w:rsidR="00C03ABA" w:rsidRDefault="00C03ABA" w:rsidP="0026609F">
      <w:pPr>
        <w:rPr>
          <w:rFonts w:ascii="Times New Roman" w:hAnsi="Times New Roman" w:cs="Times New Roman"/>
          <w:sz w:val="24"/>
          <w:szCs w:val="24"/>
        </w:rPr>
      </w:pPr>
    </w:p>
    <w:p w14:paraId="183329BB" w14:textId="77777777" w:rsidR="00C03ABA" w:rsidRDefault="00C03ABA" w:rsidP="0026609F">
      <w:pPr>
        <w:rPr>
          <w:rFonts w:ascii="Times New Roman" w:hAnsi="Times New Roman" w:cs="Times New Roman"/>
          <w:sz w:val="24"/>
          <w:szCs w:val="24"/>
        </w:rPr>
      </w:pPr>
    </w:p>
    <w:p w14:paraId="7DD4B14A" w14:textId="77777777" w:rsidR="00C03ABA" w:rsidRDefault="00C03ABA" w:rsidP="0026609F">
      <w:pPr>
        <w:rPr>
          <w:rFonts w:ascii="Times New Roman" w:hAnsi="Times New Roman" w:cs="Times New Roman"/>
          <w:sz w:val="24"/>
          <w:szCs w:val="24"/>
        </w:rPr>
      </w:pPr>
    </w:p>
    <w:p w14:paraId="63A25339" w14:textId="77777777" w:rsidR="00C03ABA" w:rsidRDefault="00C03ABA" w:rsidP="0026609F">
      <w:pPr>
        <w:rPr>
          <w:rFonts w:ascii="Times New Roman" w:hAnsi="Times New Roman" w:cs="Times New Roman"/>
          <w:sz w:val="24"/>
          <w:szCs w:val="24"/>
        </w:rPr>
      </w:pPr>
    </w:p>
    <w:p w14:paraId="655FAEE9" w14:textId="77777777" w:rsidR="00C03ABA" w:rsidRPr="00F074BB" w:rsidRDefault="00C03ABA" w:rsidP="0026609F">
      <w:pPr>
        <w:rPr>
          <w:rFonts w:ascii="Times New Roman" w:hAnsi="Times New Roman" w:cs="Times New Roman"/>
          <w:sz w:val="24"/>
          <w:szCs w:val="24"/>
        </w:rPr>
      </w:pPr>
    </w:p>
    <w:p w14:paraId="22C60E7E" w14:textId="77777777" w:rsidR="00783785" w:rsidRPr="00E4088E" w:rsidRDefault="00783785" w:rsidP="00E4088E">
      <w:pPr>
        <w:pStyle w:val="Heading1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9" w:name="_Toc7773430"/>
      <w:r w:rsidRPr="00E4088E">
        <w:rPr>
          <w:rFonts w:ascii="Times New Roman" w:hAnsi="Times New Roman" w:cs="Times New Roman"/>
          <w:b/>
          <w:color w:val="auto"/>
          <w:sz w:val="24"/>
          <w:szCs w:val="24"/>
        </w:rPr>
        <w:t>Research design and methods</w:t>
      </w:r>
      <w:bookmarkEnd w:id="9"/>
    </w:p>
    <w:p w14:paraId="2326B631" w14:textId="77777777" w:rsidR="00E4088E" w:rsidRDefault="00E4088E" w:rsidP="00E4088E">
      <w:bookmarkStart w:id="10" w:name="_Toc7773431"/>
    </w:p>
    <w:p w14:paraId="1F28350B" w14:textId="77777777" w:rsidR="00236B9B" w:rsidRDefault="005C6140" w:rsidP="00E4088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ere you should explain your approach to the research and describe exactly what steps you will take </w:t>
      </w:r>
      <w:r w:rsidR="0018168B">
        <w:rPr>
          <w:rFonts w:ascii="Times New Roman" w:hAnsi="Times New Roman" w:cs="Times New Roman"/>
          <w:sz w:val="24"/>
          <w:szCs w:val="24"/>
        </w:rPr>
        <w:t>to answer your questions.</w:t>
      </w:r>
    </w:p>
    <w:p w14:paraId="6487A629" w14:textId="77777777" w:rsidR="00261218" w:rsidRPr="00E4088E" w:rsidRDefault="00261218" w:rsidP="00E4088E">
      <w:pPr>
        <w:rPr>
          <w:rFonts w:ascii="Times New Roman" w:hAnsi="Times New Roman" w:cs="Times New Roman"/>
          <w:sz w:val="24"/>
          <w:szCs w:val="24"/>
        </w:rPr>
      </w:pPr>
    </w:p>
    <w:p w14:paraId="42FE5174" w14:textId="77777777" w:rsidR="00FF1E50" w:rsidRPr="00FF1E50" w:rsidRDefault="00FF1E50" w:rsidP="00FF1E50">
      <w:pPr>
        <w:pStyle w:val="Heading2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11" w:name="_Toc7773432"/>
      <w:bookmarkEnd w:id="10"/>
      <w:r w:rsidRPr="00FF1E50">
        <w:rPr>
          <w:rFonts w:ascii="Times New Roman" w:hAnsi="Times New Roman" w:cs="Times New Roman"/>
          <w:b/>
          <w:color w:val="auto"/>
          <w:sz w:val="24"/>
          <w:szCs w:val="24"/>
        </w:rPr>
        <w:t>Research design</w:t>
      </w:r>
    </w:p>
    <w:p w14:paraId="3187B1D3" w14:textId="77777777" w:rsidR="008D5F33" w:rsidRDefault="00FF1E50" w:rsidP="0018168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xplain how you will design the research. </w:t>
      </w:r>
      <w:hyperlink r:id="rId10" w:history="1">
        <w:r w:rsidRPr="00873A28">
          <w:rPr>
            <w:rStyle w:val="Hyperlink"/>
            <w:rFonts w:ascii="Times New Roman" w:hAnsi="Times New Roman" w:cs="Times New Roman"/>
            <w:sz w:val="24"/>
            <w:szCs w:val="24"/>
          </w:rPr>
          <w:t>Qualitative or quantitative</w:t>
        </w:r>
      </w:hyperlink>
      <w:r>
        <w:rPr>
          <w:rFonts w:ascii="Times New Roman" w:hAnsi="Times New Roman" w:cs="Times New Roman"/>
          <w:sz w:val="24"/>
          <w:szCs w:val="24"/>
        </w:rPr>
        <w:t xml:space="preserve">? Original data collection or </w:t>
      </w:r>
      <w:hyperlink r:id="rId11" w:history="1">
        <w:r w:rsidRPr="00873A28">
          <w:rPr>
            <w:rStyle w:val="Hyperlink"/>
            <w:rFonts w:ascii="Times New Roman" w:hAnsi="Times New Roman" w:cs="Times New Roman"/>
            <w:sz w:val="24"/>
            <w:szCs w:val="24"/>
          </w:rPr>
          <w:t>primary/secondary sources</w:t>
        </w:r>
      </w:hyperlink>
      <w:r>
        <w:rPr>
          <w:rFonts w:ascii="Times New Roman" w:hAnsi="Times New Roman" w:cs="Times New Roman"/>
          <w:sz w:val="24"/>
          <w:szCs w:val="24"/>
        </w:rPr>
        <w:t xml:space="preserve">? Descriptive, </w:t>
      </w:r>
      <w:proofErr w:type="gramStart"/>
      <w:r>
        <w:rPr>
          <w:rFonts w:ascii="Times New Roman" w:hAnsi="Times New Roman" w:cs="Times New Roman"/>
          <w:sz w:val="24"/>
          <w:szCs w:val="24"/>
        </w:rPr>
        <w:t>correlational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or experimental?</w:t>
      </w:r>
    </w:p>
    <w:p w14:paraId="3DBDA798" w14:textId="77777777" w:rsidR="00DB3823" w:rsidRPr="008D5F33" w:rsidRDefault="00DB3823" w:rsidP="0018168B">
      <w:pPr>
        <w:rPr>
          <w:rFonts w:ascii="Times New Roman" w:hAnsi="Times New Roman" w:cs="Times New Roman"/>
          <w:sz w:val="24"/>
          <w:szCs w:val="24"/>
        </w:rPr>
      </w:pPr>
    </w:p>
    <w:p w14:paraId="2FD3580C" w14:textId="77777777" w:rsidR="00783785" w:rsidRDefault="00783785" w:rsidP="00E4088E">
      <w:pPr>
        <w:pStyle w:val="Heading2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E4088E">
        <w:rPr>
          <w:rFonts w:ascii="Times New Roman" w:hAnsi="Times New Roman" w:cs="Times New Roman"/>
          <w:b/>
          <w:color w:val="auto"/>
          <w:sz w:val="24"/>
          <w:szCs w:val="24"/>
        </w:rPr>
        <w:t xml:space="preserve">Methods and </w:t>
      </w:r>
      <w:r w:rsidR="00E749B9">
        <w:rPr>
          <w:rFonts w:ascii="Times New Roman" w:hAnsi="Times New Roman" w:cs="Times New Roman"/>
          <w:b/>
          <w:color w:val="auto"/>
          <w:sz w:val="24"/>
          <w:szCs w:val="24"/>
        </w:rPr>
        <w:t>S</w:t>
      </w:r>
      <w:r w:rsidRPr="00E4088E">
        <w:rPr>
          <w:rFonts w:ascii="Times New Roman" w:hAnsi="Times New Roman" w:cs="Times New Roman"/>
          <w:b/>
          <w:color w:val="auto"/>
          <w:sz w:val="24"/>
          <w:szCs w:val="24"/>
        </w:rPr>
        <w:t>ources</w:t>
      </w:r>
      <w:bookmarkEnd w:id="11"/>
    </w:p>
    <w:p w14:paraId="59E5986D" w14:textId="77777777" w:rsidR="00E4088E" w:rsidRDefault="00DB3823" w:rsidP="0018168B">
      <w:pPr>
        <w:rPr>
          <w:rFonts w:ascii="Times New Roman" w:hAnsi="Times New Roman" w:cs="Times New Roman"/>
          <w:sz w:val="24"/>
          <w:szCs w:val="24"/>
        </w:rPr>
      </w:pPr>
      <w:r w:rsidRPr="00DB3823">
        <w:rPr>
          <w:rFonts w:ascii="Times New Roman" w:hAnsi="Times New Roman" w:cs="Times New Roman"/>
          <w:sz w:val="24"/>
          <w:szCs w:val="24"/>
        </w:rPr>
        <w:t xml:space="preserve">Describe the tools, procedures, </w:t>
      </w:r>
      <w:proofErr w:type="gramStart"/>
      <w:r w:rsidRPr="00DB3823">
        <w:rPr>
          <w:rFonts w:ascii="Times New Roman" w:hAnsi="Times New Roman" w:cs="Times New Roman"/>
          <w:sz w:val="24"/>
          <w:szCs w:val="24"/>
        </w:rPr>
        <w:t>participants</w:t>
      </w:r>
      <w:proofErr w:type="gramEnd"/>
      <w:r w:rsidRPr="00DB3823">
        <w:rPr>
          <w:rFonts w:ascii="Times New Roman" w:hAnsi="Times New Roman" w:cs="Times New Roman"/>
          <w:sz w:val="24"/>
          <w:szCs w:val="24"/>
        </w:rPr>
        <w:t xml:space="preserve"> and sources of the research. When, where and how will you collect, </w:t>
      </w:r>
      <w:proofErr w:type="gramStart"/>
      <w:r w:rsidRPr="00DB3823">
        <w:rPr>
          <w:rFonts w:ascii="Times New Roman" w:hAnsi="Times New Roman" w:cs="Times New Roman"/>
          <w:sz w:val="24"/>
          <w:szCs w:val="24"/>
        </w:rPr>
        <w:t>select</w:t>
      </w:r>
      <w:proofErr w:type="gramEnd"/>
      <w:r w:rsidRPr="00DB3823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DB3823">
        <w:rPr>
          <w:rFonts w:ascii="Times New Roman" w:hAnsi="Times New Roman" w:cs="Times New Roman"/>
          <w:sz w:val="24"/>
          <w:szCs w:val="24"/>
        </w:rPr>
        <w:t>analyze</w:t>
      </w:r>
      <w:proofErr w:type="spellEnd"/>
      <w:r w:rsidRPr="00DB3823">
        <w:rPr>
          <w:rFonts w:ascii="Times New Roman" w:hAnsi="Times New Roman" w:cs="Times New Roman"/>
          <w:sz w:val="24"/>
          <w:szCs w:val="24"/>
        </w:rPr>
        <w:t xml:space="preserve"> data?</w:t>
      </w:r>
    </w:p>
    <w:p w14:paraId="58158628" w14:textId="77777777" w:rsidR="00DB3823" w:rsidRPr="00DB3823" w:rsidRDefault="00DB3823" w:rsidP="0018168B">
      <w:pPr>
        <w:rPr>
          <w:rFonts w:ascii="Times New Roman" w:hAnsi="Times New Roman" w:cs="Times New Roman"/>
          <w:sz w:val="24"/>
          <w:szCs w:val="24"/>
        </w:rPr>
      </w:pPr>
    </w:p>
    <w:p w14:paraId="4CC89056" w14:textId="77777777" w:rsidR="00E4088E" w:rsidRDefault="00E12E5E" w:rsidP="00236B9B">
      <w:pPr>
        <w:pStyle w:val="Heading2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12" w:name="_Toc7773433"/>
      <w:r w:rsidRPr="00E4088E">
        <w:rPr>
          <w:rFonts w:ascii="Times New Roman" w:hAnsi="Times New Roman" w:cs="Times New Roman"/>
          <w:b/>
          <w:color w:val="auto"/>
          <w:sz w:val="24"/>
          <w:szCs w:val="24"/>
        </w:rPr>
        <w:t>Practical</w:t>
      </w:r>
      <w:bookmarkEnd w:id="12"/>
      <w:r w:rsidR="00627DE2">
        <w:rPr>
          <w:rFonts w:ascii="Times New Roman" w:hAnsi="Times New Roman" w:cs="Times New Roman"/>
          <w:b/>
          <w:color w:val="auto"/>
          <w:sz w:val="24"/>
          <w:szCs w:val="24"/>
        </w:rPr>
        <w:t xml:space="preserve"> Considerations</w:t>
      </w:r>
    </w:p>
    <w:p w14:paraId="45560AFC" w14:textId="77777777" w:rsidR="00E4088E" w:rsidRPr="00DB3823" w:rsidRDefault="00DB3823" w:rsidP="0018168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ddress any potential obstacles, limitations and ethical or practical issues. How will you plan for and deal with problems?</w:t>
      </w:r>
    </w:p>
    <w:p w14:paraId="10F033ED" w14:textId="77777777" w:rsidR="00E4088E" w:rsidRDefault="00E4088E" w:rsidP="00E4088E"/>
    <w:p w14:paraId="6A04BE6C" w14:textId="77777777" w:rsidR="00E4088E" w:rsidRDefault="00E4088E" w:rsidP="00E4088E"/>
    <w:p w14:paraId="530A1F55" w14:textId="77777777" w:rsidR="00E4088E" w:rsidRDefault="00E4088E" w:rsidP="00E4088E"/>
    <w:p w14:paraId="4660E183" w14:textId="77777777" w:rsidR="00E4088E" w:rsidRDefault="00E4088E" w:rsidP="00E4088E"/>
    <w:p w14:paraId="0DB82C12" w14:textId="77777777" w:rsidR="00E4088E" w:rsidRDefault="00E4088E" w:rsidP="00E4088E"/>
    <w:p w14:paraId="6D7F5AF8" w14:textId="77777777" w:rsidR="00E4088E" w:rsidRDefault="00E4088E" w:rsidP="00E4088E"/>
    <w:p w14:paraId="49D1D148" w14:textId="77777777" w:rsidR="00E4088E" w:rsidRDefault="00E4088E" w:rsidP="00E4088E"/>
    <w:p w14:paraId="1156944C" w14:textId="77777777" w:rsidR="00E4088E" w:rsidRDefault="00E4088E" w:rsidP="00E4088E"/>
    <w:p w14:paraId="4183D29E" w14:textId="77777777" w:rsidR="00E4088E" w:rsidRDefault="00E4088E" w:rsidP="00E4088E"/>
    <w:p w14:paraId="7933DB46" w14:textId="77777777" w:rsidR="00E4088E" w:rsidRDefault="00E4088E" w:rsidP="00E4088E"/>
    <w:p w14:paraId="55701180" w14:textId="77777777" w:rsidR="00E4088E" w:rsidRDefault="00E4088E" w:rsidP="00E4088E"/>
    <w:p w14:paraId="475C4C1E" w14:textId="77777777" w:rsidR="00E4088E" w:rsidRDefault="00E4088E" w:rsidP="00E4088E"/>
    <w:p w14:paraId="3AE0F4F6" w14:textId="77777777" w:rsidR="00E4088E" w:rsidRDefault="00E4088E" w:rsidP="00E4088E"/>
    <w:p w14:paraId="632267F1" w14:textId="77777777" w:rsidR="00E4088E" w:rsidRDefault="00E4088E" w:rsidP="00E4088E"/>
    <w:p w14:paraId="39FA7BF1" w14:textId="77777777" w:rsidR="00E4088E" w:rsidRDefault="00E4088E" w:rsidP="00E4088E"/>
    <w:p w14:paraId="59719BE6" w14:textId="77777777" w:rsidR="00E4088E" w:rsidRDefault="00E4088E" w:rsidP="00E4088E"/>
    <w:p w14:paraId="7676AE1A" w14:textId="77777777" w:rsidR="00E4088E" w:rsidRDefault="00E4088E" w:rsidP="00E4088E"/>
    <w:p w14:paraId="42021CB2" w14:textId="77777777" w:rsidR="00E4088E" w:rsidRDefault="00E4088E" w:rsidP="00E4088E"/>
    <w:p w14:paraId="6613BF3D" w14:textId="77777777" w:rsidR="00E4088E" w:rsidRDefault="00E4088E" w:rsidP="00E4088E"/>
    <w:p w14:paraId="1E9C7A8D" w14:textId="77777777" w:rsidR="00E4088E" w:rsidRDefault="00E4088E" w:rsidP="00E4088E"/>
    <w:p w14:paraId="74164292" w14:textId="77777777" w:rsidR="00E4088E" w:rsidRDefault="00E4088E" w:rsidP="00E4088E"/>
    <w:p w14:paraId="1504C298" w14:textId="77777777" w:rsidR="008B4CA7" w:rsidRDefault="008B4CA7" w:rsidP="00E4088E">
      <w:pPr>
        <w:pStyle w:val="Heading1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13" w:name="_Toc7773434"/>
      <w:r w:rsidRPr="00E4088E">
        <w:rPr>
          <w:rFonts w:ascii="Times New Roman" w:hAnsi="Times New Roman" w:cs="Times New Roman"/>
          <w:b/>
          <w:color w:val="auto"/>
          <w:sz w:val="24"/>
          <w:szCs w:val="24"/>
        </w:rPr>
        <w:t>Implications</w:t>
      </w:r>
      <w:r w:rsidR="00225138" w:rsidRPr="00E4088E">
        <w:rPr>
          <w:rFonts w:ascii="Times New Roman" w:hAnsi="Times New Roman" w:cs="Times New Roman"/>
          <w:b/>
          <w:color w:val="auto"/>
          <w:sz w:val="24"/>
          <w:szCs w:val="24"/>
        </w:rPr>
        <w:t xml:space="preserve"> and contributions to knowledge</w:t>
      </w:r>
      <w:bookmarkEnd w:id="13"/>
    </w:p>
    <w:p w14:paraId="72A9F5E4" w14:textId="77777777" w:rsidR="00E4088E" w:rsidRDefault="00E4088E" w:rsidP="00E4088E"/>
    <w:p w14:paraId="7D4B2043" w14:textId="77777777" w:rsidR="0018168B" w:rsidRPr="00902766" w:rsidRDefault="00FD234F" w:rsidP="00E4088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nish the proposal by emphasizing </w:t>
      </w:r>
      <w:r w:rsidR="006A2ED1">
        <w:rPr>
          <w:rFonts w:ascii="Times New Roman" w:hAnsi="Times New Roman" w:cs="Times New Roman"/>
          <w:sz w:val="24"/>
          <w:szCs w:val="24"/>
        </w:rPr>
        <w:t>why your proposed project is important and what it will contribute to practice or theory.</w:t>
      </w:r>
    </w:p>
    <w:p w14:paraId="4621B508" w14:textId="77777777" w:rsidR="00902766" w:rsidRPr="00E4088E" w:rsidRDefault="00902766" w:rsidP="00E4088E"/>
    <w:p w14:paraId="162AD624" w14:textId="77777777" w:rsidR="008B4CA7" w:rsidRDefault="00225138" w:rsidP="00E4088E">
      <w:pPr>
        <w:pStyle w:val="Heading2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14" w:name="_Toc7773435"/>
      <w:r w:rsidRPr="00E4088E">
        <w:rPr>
          <w:rFonts w:ascii="Times New Roman" w:hAnsi="Times New Roman" w:cs="Times New Roman"/>
          <w:b/>
          <w:color w:val="auto"/>
          <w:sz w:val="24"/>
          <w:szCs w:val="24"/>
        </w:rPr>
        <w:t xml:space="preserve">Practical </w:t>
      </w:r>
      <w:r w:rsidR="00E749B9">
        <w:rPr>
          <w:rFonts w:ascii="Times New Roman" w:hAnsi="Times New Roman" w:cs="Times New Roman"/>
          <w:b/>
          <w:color w:val="auto"/>
          <w:sz w:val="24"/>
          <w:szCs w:val="24"/>
        </w:rPr>
        <w:t>I</w:t>
      </w:r>
      <w:r w:rsidR="00005C5E" w:rsidRPr="00E4088E">
        <w:rPr>
          <w:rFonts w:ascii="Times New Roman" w:hAnsi="Times New Roman" w:cs="Times New Roman"/>
          <w:b/>
          <w:color w:val="auto"/>
          <w:sz w:val="24"/>
          <w:szCs w:val="24"/>
        </w:rPr>
        <w:t>mplications</w:t>
      </w:r>
      <w:bookmarkEnd w:id="14"/>
    </w:p>
    <w:p w14:paraId="0465DB94" w14:textId="77777777" w:rsidR="00E4088E" w:rsidRPr="00017C4D" w:rsidRDefault="00017C4D" w:rsidP="00E4088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ill your findings help improve a process,</w:t>
      </w:r>
      <w:r w:rsidR="004E44CF">
        <w:rPr>
          <w:rFonts w:ascii="Times New Roman" w:hAnsi="Times New Roman" w:cs="Times New Roman"/>
          <w:sz w:val="24"/>
          <w:szCs w:val="24"/>
        </w:rPr>
        <w:t xml:space="preserve"> inform policy, or make a case for concrete change?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2A56E98" w14:textId="77777777" w:rsidR="00E25314" w:rsidRPr="00E4088E" w:rsidRDefault="00E25314" w:rsidP="00E4088E"/>
    <w:p w14:paraId="2F908F0B" w14:textId="77777777" w:rsidR="00225138" w:rsidRPr="00E4088E" w:rsidRDefault="00225138" w:rsidP="00E4088E">
      <w:pPr>
        <w:pStyle w:val="Heading2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15" w:name="_Toc7773436"/>
      <w:r w:rsidRPr="00E4088E">
        <w:rPr>
          <w:rFonts w:ascii="Times New Roman" w:hAnsi="Times New Roman" w:cs="Times New Roman"/>
          <w:b/>
          <w:color w:val="auto"/>
          <w:sz w:val="24"/>
          <w:szCs w:val="24"/>
        </w:rPr>
        <w:t xml:space="preserve">Theoretical </w:t>
      </w:r>
      <w:r w:rsidR="00E749B9">
        <w:rPr>
          <w:rFonts w:ascii="Times New Roman" w:hAnsi="Times New Roman" w:cs="Times New Roman"/>
          <w:b/>
          <w:color w:val="auto"/>
          <w:sz w:val="24"/>
          <w:szCs w:val="24"/>
        </w:rPr>
        <w:t>I</w:t>
      </w:r>
      <w:r w:rsidR="00005C5E" w:rsidRPr="00E4088E">
        <w:rPr>
          <w:rFonts w:ascii="Times New Roman" w:hAnsi="Times New Roman" w:cs="Times New Roman"/>
          <w:b/>
          <w:color w:val="auto"/>
          <w:sz w:val="24"/>
          <w:szCs w:val="24"/>
        </w:rPr>
        <w:t>mplications</w:t>
      </w:r>
      <w:bookmarkEnd w:id="15"/>
    </w:p>
    <w:p w14:paraId="57CC59F5" w14:textId="77777777" w:rsidR="0097213F" w:rsidRPr="00624844" w:rsidRDefault="001B5BF0" w:rsidP="001B5BF0">
      <w:pPr>
        <w:rPr>
          <w:rFonts w:ascii="Times New Roman" w:hAnsi="Times New Roman" w:cs="Times New Roman"/>
          <w:sz w:val="24"/>
          <w:szCs w:val="24"/>
        </w:rPr>
      </w:pPr>
      <w:r w:rsidRPr="00624844">
        <w:rPr>
          <w:rFonts w:ascii="Times New Roman" w:hAnsi="Times New Roman" w:cs="Times New Roman"/>
          <w:sz w:val="24"/>
          <w:szCs w:val="24"/>
        </w:rPr>
        <w:t>Will you</w:t>
      </w:r>
      <w:r w:rsidR="00560937" w:rsidRPr="00624844">
        <w:rPr>
          <w:rFonts w:ascii="Times New Roman" w:hAnsi="Times New Roman" w:cs="Times New Roman"/>
          <w:sz w:val="24"/>
          <w:szCs w:val="24"/>
        </w:rPr>
        <w:t xml:space="preserve">r work help strengthen a theory or model, challenge current assumptions, </w:t>
      </w:r>
      <w:r w:rsidR="00624844" w:rsidRPr="00624844">
        <w:rPr>
          <w:rFonts w:ascii="Times New Roman" w:hAnsi="Times New Roman" w:cs="Times New Roman"/>
          <w:sz w:val="24"/>
          <w:szCs w:val="24"/>
        </w:rPr>
        <w:t>or create a basis for further research?</w:t>
      </w:r>
    </w:p>
    <w:p w14:paraId="55A3F859" w14:textId="77777777" w:rsidR="0035129A" w:rsidRPr="00F074BB" w:rsidRDefault="0035129A" w:rsidP="0097213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E7B6133" w14:textId="77777777" w:rsidR="0035129A" w:rsidRPr="00F074BB" w:rsidRDefault="0035129A" w:rsidP="0097213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E4CA676" w14:textId="77777777" w:rsidR="0026609F" w:rsidRPr="00F074BB" w:rsidRDefault="0026609F" w:rsidP="0097213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D9ADAE7" w14:textId="77777777" w:rsidR="0026609F" w:rsidRDefault="0026609F" w:rsidP="0097213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8CCA82F" w14:textId="77777777" w:rsidR="00E4088E" w:rsidRDefault="00E4088E" w:rsidP="0097213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E5CEBDD" w14:textId="77777777" w:rsidR="00E4088E" w:rsidRDefault="00E4088E" w:rsidP="0097213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DD1607D" w14:textId="77777777" w:rsidR="00E4088E" w:rsidRDefault="00E4088E" w:rsidP="0097213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46F8821" w14:textId="77777777" w:rsidR="00E4088E" w:rsidRDefault="00E4088E" w:rsidP="0097213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5C64969" w14:textId="77777777" w:rsidR="00E4088E" w:rsidRDefault="00E4088E" w:rsidP="0097213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2FAF871" w14:textId="77777777" w:rsidR="00E4088E" w:rsidRDefault="00E4088E" w:rsidP="0097213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119E2D7" w14:textId="77777777" w:rsidR="00E4088E" w:rsidRDefault="00E4088E" w:rsidP="0097213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9201923" w14:textId="77777777" w:rsidR="00E4088E" w:rsidRDefault="00E4088E" w:rsidP="0097213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F71350B" w14:textId="77777777" w:rsidR="00E4088E" w:rsidRDefault="00E4088E" w:rsidP="0097213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50CE553" w14:textId="77777777" w:rsidR="00E4088E" w:rsidRDefault="00E4088E" w:rsidP="0097213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AC68495" w14:textId="77777777" w:rsidR="0097213F" w:rsidRPr="00F074BB" w:rsidRDefault="0097213F" w:rsidP="0097213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CD92364" w14:textId="77777777" w:rsidR="0096052A" w:rsidRPr="00AB170E" w:rsidRDefault="0097213F" w:rsidP="00E4088E">
      <w:pPr>
        <w:pStyle w:val="Heading1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16" w:name="_Toc7773437"/>
      <w:r w:rsidRPr="00AB170E">
        <w:rPr>
          <w:rFonts w:ascii="Times New Roman" w:hAnsi="Times New Roman" w:cs="Times New Roman"/>
          <w:b/>
          <w:color w:val="auto"/>
          <w:sz w:val="24"/>
          <w:szCs w:val="24"/>
        </w:rPr>
        <w:t>Reference</w:t>
      </w:r>
      <w:bookmarkEnd w:id="16"/>
      <w:r w:rsidR="00E4088E" w:rsidRPr="00AB170E">
        <w:rPr>
          <w:rFonts w:ascii="Times New Roman" w:hAnsi="Times New Roman" w:cs="Times New Roman"/>
          <w:b/>
          <w:color w:val="auto"/>
          <w:sz w:val="24"/>
          <w:szCs w:val="24"/>
        </w:rPr>
        <w:t>s</w:t>
      </w:r>
    </w:p>
    <w:p w14:paraId="612F964F" w14:textId="77777777" w:rsidR="008D1763" w:rsidRPr="00F074BB" w:rsidRDefault="008D1763" w:rsidP="00683D68">
      <w:pPr>
        <w:rPr>
          <w:rFonts w:ascii="Times New Roman" w:hAnsi="Times New Roman" w:cs="Times New Roman"/>
          <w:sz w:val="24"/>
          <w:szCs w:val="24"/>
        </w:rPr>
      </w:pPr>
    </w:p>
    <w:p w14:paraId="79A62C96" w14:textId="77777777" w:rsidR="00194876" w:rsidRPr="00F074BB" w:rsidRDefault="00194876" w:rsidP="00194876">
      <w:pPr>
        <w:spacing w:after="0" w:line="480" w:lineRule="auto"/>
        <w:ind w:left="709" w:hanging="709"/>
        <w:rPr>
          <w:rFonts w:ascii="Times New Roman" w:eastAsia="Calibri" w:hAnsi="Times New Roman" w:cs="Times New Roman"/>
          <w:sz w:val="24"/>
          <w:szCs w:val="24"/>
        </w:rPr>
      </w:pPr>
      <w:proofErr w:type="spellStart"/>
      <w:r w:rsidRPr="00194876">
        <w:rPr>
          <w:rFonts w:ascii="Times New Roman" w:eastAsia="Calibri" w:hAnsi="Times New Roman" w:cs="Times New Roman"/>
          <w:sz w:val="24"/>
          <w:szCs w:val="24"/>
        </w:rPr>
        <w:t>AuthorLastName</w:t>
      </w:r>
      <w:proofErr w:type="spellEnd"/>
      <w:r w:rsidRPr="00194876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194876">
        <w:rPr>
          <w:rFonts w:ascii="Times New Roman" w:eastAsia="Calibri" w:hAnsi="Times New Roman" w:cs="Times New Roman"/>
          <w:sz w:val="24"/>
          <w:szCs w:val="24"/>
        </w:rPr>
        <w:t>FirstInitial</w:t>
      </w:r>
      <w:proofErr w:type="spellEnd"/>
      <w:r w:rsidRPr="00194876">
        <w:rPr>
          <w:rFonts w:ascii="Times New Roman" w:eastAsia="Calibri" w:hAnsi="Times New Roman" w:cs="Times New Roman"/>
          <w:sz w:val="24"/>
          <w:szCs w:val="24"/>
        </w:rPr>
        <w:t xml:space="preserve">., &amp; Author </w:t>
      </w:r>
      <w:proofErr w:type="spellStart"/>
      <w:r w:rsidRPr="00194876">
        <w:rPr>
          <w:rFonts w:ascii="Times New Roman" w:eastAsia="Calibri" w:hAnsi="Times New Roman" w:cs="Times New Roman"/>
          <w:sz w:val="24"/>
          <w:szCs w:val="24"/>
        </w:rPr>
        <w:t>LastName</w:t>
      </w:r>
      <w:proofErr w:type="spellEnd"/>
      <w:r w:rsidRPr="00194876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194876">
        <w:rPr>
          <w:rFonts w:ascii="Times New Roman" w:eastAsia="Calibri" w:hAnsi="Times New Roman" w:cs="Times New Roman"/>
          <w:sz w:val="24"/>
          <w:szCs w:val="24"/>
        </w:rPr>
        <w:t>FirstInitial</w:t>
      </w:r>
      <w:proofErr w:type="spellEnd"/>
      <w:r w:rsidRPr="00194876">
        <w:rPr>
          <w:rFonts w:ascii="Times New Roman" w:eastAsia="Calibri" w:hAnsi="Times New Roman" w:cs="Times New Roman"/>
          <w:sz w:val="24"/>
          <w:szCs w:val="24"/>
        </w:rPr>
        <w:t xml:space="preserve">. (Year). Title of article. Title of Journal, </w:t>
      </w:r>
      <w:proofErr w:type="gramStart"/>
      <w:r w:rsidRPr="00194876">
        <w:rPr>
          <w:rFonts w:ascii="Times New Roman" w:eastAsia="Calibri" w:hAnsi="Times New Roman" w:cs="Times New Roman"/>
          <w:sz w:val="24"/>
          <w:szCs w:val="24"/>
        </w:rPr>
        <w:t>Volume(</w:t>
      </w:r>
      <w:proofErr w:type="gramEnd"/>
      <w:r w:rsidRPr="00194876">
        <w:rPr>
          <w:rFonts w:ascii="Times New Roman" w:eastAsia="Calibri" w:hAnsi="Times New Roman" w:cs="Times New Roman"/>
          <w:sz w:val="24"/>
          <w:szCs w:val="24"/>
        </w:rPr>
        <w:t>Issue), Page Number(s). https://doi.org/number</w:t>
      </w:r>
    </w:p>
    <w:p w14:paraId="7709792A" w14:textId="77777777" w:rsidR="00194876" w:rsidRPr="00F074BB" w:rsidRDefault="00194876" w:rsidP="00194876">
      <w:pPr>
        <w:spacing w:after="0" w:line="480" w:lineRule="auto"/>
        <w:ind w:left="709" w:hanging="709"/>
        <w:rPr>
          <w:rFonts w:ascii="Times New Roman" w:eastAsia="Calibri" w:hAnsi="Times New Roman" w:cs="Times New Roman"/>
          <w:sz w:val="24"/>
          <w:szCs w:val="24"/>
        </w:rPr>
      </w:pPr>
      <w:proofErr w:type="spellStart"/>
      <w:r w:rsidRPr="00194876">
        <w:rPr>
          <w:rFonts w:ascii="Times New Roman" w:eastAsia="Calibri" w:hAnsi="Times New Roman" w:cs="Times New Roman"/>
          <w:sz w:val="24"/>
          <w:szCs w:val="24"/>
        </w:rPr>
        <w:t>AuthorLastName</w:t>
      </w:r>
      <w:proofErr w:type="spellEnd"/>
      <w:r w:rsidRPr="00194876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194876">
        <w:rPr>
          <w:rFonts w:ascii="Times New Roman" w:eastAsia="Calibri" w:hAnsi="Times New Roman" w:cs="Times New Roman"/>
          <w:sz w:val="24"/>
          <w:szCs w:val="24"/>
        </w:rPr>
        <w:t>FirstInitial</w:t>
      </w:r>
      <w:proofErr w:type="spellEnd"/>
      <w:r w:rsidRPr="00194876">
        <w:rPr>
          <w:rFonts w:ascii="Times New Roman" w:eastAsia="Calibri" w:hAnsi="Times New Roman" w:cs="Times New Roman"/>
          <w:sz w:val="24"/>
          <w:szCs w:val="24"/>
        </w:rPr>
        <w:t xml:space="preserve">., &amp; Author </w:t>
      </w:r>
      <w:proofErr w:type="spellStart"/>
      <w:r w:rsidRPr="00194876">
        <w:rPr>
          <w:rFonts w:ascii="Times New Roman" w:eastAsia="Calibri" w:hAnsi="Times New Roman" w:cs="Times New Roman"/>
          <w:sz w:val="24"/>
          <w:szCs w:val="24"/>
        </w:rPr>
        <w:t>LastName</w:t>
      </w:r>
      <w:proofErr w:type="spellEnd"/>
      <w:r w:rsidRPr="00194876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194876">
        <w:rPr>
          <w:rFonts w:ascii="Times New Roman" w:eastAsia="Calibri" w:hAnsi="Times New Roman" w:cs="Times New Roman"/>
          <w:sz w:val="24"/>
          <w:szCs w:val="24"/>
        </w:rPr>
        <w:t>FirstInitial</w:t>
      </w:r>
      <w:proofErr w:type="spellEnd"/>
      <w:r w:rsidRPr="00194876">
        <w:rPr>
          <w:rFonts w:ascii="Times New Roman" w:eastAsia="Calibri" w:hAnsi="Times New Roman" w:cs="Times New Roman"/>
          <w:sz w:val="24"/>
          <w:szCs w:val="24"/>
        </w:rPr>
        <w:t xml:space="preserve">. (Year). Title of article. Title of Journal, </w:t>
      </w:r>
      <w:proofErr w:type="gramStart"/>
      <w:r w:rsidRPr="00194876">
        <w:rPr>
          <w:rFonts w:ascii="Times New Roman" w:eastAsia="Calibri" w:hAnsi="Times New Roman" w:cs="Times New Roman"/>
          <w:sz w:val="24"/>
          <w:szCs w:val="24"/>
        </w:rPr>
        <w:t>Volume(</w:t>
      </w:r>
      <w:proofErr w:type="gramEnd"/>
      <w:r w:rsidRPr="00194876">
        <w:rPr>
          <w:rFonts w:ascii="Times New Roman" w:eastAsia="Calibri" w:hAnsi="Times New Roman" w:cs="Times New Roman"/>
          <w:sz w:val="24"/>
          <w:szCs w:val="24"/>
        </w:rPr>
        <w:t>Issue), Page Number(s). https://doi.org/number</w:t>
      </w:r>
    </w:p>
    <w:p w14:paraId="417A3812" w14:textId="77777777" w:rsidR="00194876" w:rsidRPr="00F074BB" w:rsidRDefault="00194876" w:rsidP="00194876">
      <w:pPr>
        <w:spacing w:after="0" w:line="480" w:lineRule="auto"/>
        <w:ind w:left="709" w:hanging="709"/>
        <w:rPr>
          <w:rFonts w:ascii="Times New Roman" w:eastAsia="Calibri" w:hAnsi="Times New Roman" w:cs="Times New Roman"/>
          <w:sz w:val="24"/>
          <w:szCs w:val="24"/>
        </w:rPr>
      </w:pPr>
      <w:proofErr w:type="spellStart"/>
      <w:r w:rsidRPr="00194876">
        <w:rPr>
          <w:rFonts w:ascii="Times New Roman" w:eastAsia="Calibri" w:hAnsi="Times New Roman" w:cs="Times New Roman"/>
          <w:sz w:val="24"/>
          <w:szCs w:val="24"/>
        </w:rPr>
        <w:t>AuthorLastName</w:t>
      </w:r>
      <w:proofErr w:type="spellEnd"/>
      <w:r w:rsidRPr="00194876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194876">
        <w:rPr>
          <w:rFonts w:ascii="Times New Roman" w:eastAsia="Calibri" w:hAnsi="Times New Roman" w:cs="Times New Roman"/>
          <w:sz w:val="24"/>
          <w:szCs w:val="24"/>
        </w:rPr>
        <w:t>FirstInitial</w:t>
      </w:r>
      <w:proofErr w:type="spellEnd"/>
      <w:r w:rsidRPr="00194876">
        <w:rPr>
          <w:rFonts w:ascii="Times New Roman" w:eastAsia="Calibri" w:hAnsi="Times New Roman" w:cs="Times New Roman"/>
          <w:sz w:val="24"/>
          <w:szCs w:val="24"/>
        </w:rPr>
        <w:t xml:space="preserve">., &amp; Author </w:t>
      </w:r>
      <w:proofErr w:type="spellStart"/>
      <w:r w:rsidRPr="00194876">
        <w:rPr>
          <w:rFonts w:ascii="Times New Roman" w:eastAsia="Calibri" w:hAnsi="Times New Roman" w:cs="Times New Roman"/>
          <w:sz w:val="24"/>
          <w:szCs w:val="24"/>
        </w:rPr>
        <w:t>LastName</w:t>
      </w:r>
      <w:proofErr w:type="spellEnd"/>
      <w:r w:rsidRPr="00194876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194876">
        <w:rPr>
          <w:rFonts w:ascii="Times New Roman" w:eastAsia="Calibri" w:hAnsi="Times New Roman" w:cs="Times New Roman"/>
          <w:sz w:val="24"/>
          <w:szCs w:val="24"/>
        </w:rPr>
        <w:t>FirstInitial</w:t>
      </w:r>
      <w:proofErr w:type="spellEnd"/>
      <w:r w:rsidRPr="00194876">
        <w:rPr>
          <w:rFonts w:ascii="Times New Roman" w:eastAsia="Calibri" w:hAnsi="Times New Roman" w:cs="Times New Roman"/>
          <w:sz w:val="24"/>
          <w:szCs w:val="24"/>
        </w:rPr>
        <w:t xml:space="preserve">. (Year). Title of article. Title of Journal, </w:t>
      </w:r>
      <w:proofErr w:type="gramStart"/>
      <w:r w:rsidRPr="00194876">
        <w:rPr>
          <w:rFonts w:ascii="Times New Roman" w:eastAsia="Calibri" w:hAnsi="Times New Roman" w:cs="Times New Roman"/>
          <w:sz w:val="24"/>
          <w:szCs w:val="24"/>
        </w:rPr>
        <w:t>Volume(</w:t>
      </w:r>
      <w:proofErr w:type="gramEnd"/>
      <w:r w:rsidRPr="00194876">
        <w:rPr>
          <w:rFonts w:ascii="Times New Roman" w:eastAsia="Calibri" w:hAnsi="Times New Roman" w:cs="Times New Roman"/>
          <w:sz w:val="24"/>
          <w:szCs w:val="24"/>
        </w:rPr>
        <w:t>Issue), Page Number(s). https://doi.org/number</w:t>
      </w:r>
    </w:p>
    <w:p w14:paraId="08C5CF1A" w14:textId="77777777" w:rsidR="00194876" w:rsidRPr="00F074BB" w:rsidRDefault="00194876" w:rsidP="00194876">
      <w:pPr>
        <w:spacing w:after="0" w:line="480" w:lineRule="auto"/>
        <w:ind w:left="709" w:hanging="709"/>
        <w:rPr>
          <w:rFonts w:ascii="Times New Roman" w:eastAsia="Calibri" w:hAnsi="Times New Roman" w:cs="Times New Roman"/>
          <w:sz w:val="24"/>
          <w:szCs w:val="24"/>
        </w:rPr>
      </w:pPr>
      <w:proofErr w:type="spellStart"/>
      <w:r w:rsidRPr="00194876">
        <w:rPr>
          <w:rFonts w:ascii="Times New Roman" w:eastAsia="Calibri" w:hAnsi="Times New Roman" w:cs="Times New Roman"/>
          <w:sz w:val="24"/>
          <w:szCs w:val="24"/>
        </w:rPr>
        <w:t>AuthorLastName</w:t>
      </w:r>
      <w:proofErr w:type="spellEnd"/>
      <w:r w:rsidRPr="00194876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194876">
        <w:rPr>
          <w:rFonts w:ascii="Times New Roman" w:eastAsia="Calibri" w:hAnsi="Times New Roman" w:cs="Times New Roman"/>
          <w:sz w:val="24"/>
          <w:szCs w:val="24"/>
        </w:rPr>
        <w:t>FirstInitial</w:t>
      </w:r>
      <w:proofErr w:type="spellEnd"/>
      <w:r w:rsidRPr="00194876">
        <w:rPr>
          <w:rFonts w:ascii="Times New Roman" w:eastAsia="Calibri" w:hAnsi="Times New Roman" w:cs="Times New Roman"/>
          <w:sz w:val="24"/>
          <w:szCs w:val="24"/>
        </w:rPr>
        <w:t xml:space="preserve">., &amp; Author </w:t>
      </w:r>
      <w:proofErr w:type="spellStart"/>
      <w:r w:rsidRPr="00194876">
        <w:rPr>
          <w:rFonts w:ascii="Times New Roman" w:eastAsia="Calibri" w:hAnsi="Times New Roman" w:cs="Times New Roman"/>
          <w:sz w:val="24"/>
          <w:szCs w:val="24"/>
        </w:rPr>
        <w:t>LastName</w:t>
      </w:r>
      <w:proofErr w:type="spellEnd"/>
      <w:r w:rsidRPr="00194876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194876">
        <w:rPr>
          <w:rFonts w:ascii="Times New Roman" w:eastAsia="Calibri" w:hAnsi="Times New Roman" w:cs="Times New Roman"/>
          <w:sz w:val="24"/>
          <w:szCs w:val="24"/>
        </w:rPr>
        <w:t>FirstInitial</w:t>
      </w:r>
      <w:proofErr w:type="spellEnd"/>
      <w:r w:rsidRPr="00194876">
        <w:rPr>
          <w:rFonts w:ascii="Times New Roman" w:eastAsia="Calibri" w:hAnsi="Times New Roman" w:cs="Times New Roman"/>
          <w:sz w:val="24"/>
          <w:szCs w:val="24"/>
        </w:rPr>
        <w:t xml:space="preserve">. (Year). Title of article. Title of Journal, </w:t>
      </w:r>
      <w:proofErr w:type="gramStart"/>
      <w:r w:rsidRPr="00194876">
        <w:rPr>
          <w:rFonts w:ascii="Times New Roman" w:eastAsia="Calibri" w:hAnsi="Times New Roman" w:cs="Times New Roman"/>
          <w:sz w:val="24"/>
          <w:szCs w:val="24"/>
        </w:rPr>
        <w:t>Volume(</w:t>
      </w:r>
      <w:proofErr w:type="gramEnd"/>
      <w:r w:rsidRPr="00194876">
        <w:rPr>
          <w:rFonts w:ascii="Times New Roman" w:eastAsia="Calibri" w:hAnsi="Times New Roman" w:cs="Times New Roman"/>
          <w:sz w:val="24"/>
          <w:szCs w:val="24"/>
        </w:rPr>
        <w:t>Issue), Page Number(s). https://doi.org/number</w:t>
      </w:r>
    </w:p>
    <w:p w14:paraId="27A6D3A4" w14:textId="77777777" w:rsidR="00194876" w:rsidRPr="00F074BB" w:rsidRDefault="00194876" w:rsidP="00194876">
      <w:pPr>
        <w:spacing w:after="0" w:line="480" w:lineRule="auto"/>
        <w:ind w:left="709" w:hanging="709"/>
        <w:rPr>
          <w:rFonts w:ascii="Times New Roman" w:eastAsia="Calibri" w:hAnsi="Times New Roman" w:cs="Times New Roman"/>
          <w:sz w:val="24"/>
          <w:szCs w:val="24"/>
        </w:rPr>
      </w:pPr>
      <w:proofErr w:type="spellStart"/>
      <w:r w:rsidRPr="00194876">
        <w:rPr>
          <w:rFonts w:ascii="Times New Roman" w:eastAsia="Calibri" w:hAnsi="Times New Roman" w:cs="Times New Roman"/>
          <w:sz w:val="24"/>
          <w:szCs w:val="24"/>
        </w:rPr>
        <w:t>AuthorLastName</w:t>
      </w:r>
      <w:proofErr w:type="spellEnd"/>
      <w:r w:rsidRPr="00194876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194876">
        <w:rPr>
          <w:rFonts w:ascii="Times New Roman" w:eastAsia="Calibri" w:hAnsi="Times New Roman" w:cs="Times New Roman"/>
          <w:sz w:val="24"/>
          <w:szCs w:val="24"/>
        </w:rPr>
        <w:t>FirstInitial</w:t>
      </w:r>
      <w:proofErr w:type="spellEnd"/>
      <w:r w:rsidRPr="00194876">
        <w:rPr>
          <w:rFonts w:ascii="Times New Roman" w:eastAsia="Calibri" w:hAnsi="Times New Roman" w:cs="Times New Roman"/>
          <w:sz w:val="24"/>
          <w:szCs w:val="24"/>
        </w:rPr>
        <w:t xml:space="preserve">., &amp; Author </w:t>
      </w:r>
      <w:proofErr w:type="spellStart"/>
      <w:r w:rsidRPr="00194876">
        <w:rPr>
          <w:rFonts w:ascii="Times New Roman" w:eastAsia="Calibri" w:hAnsi="Times New Roman" w:cs="Times New Roman"/>
          <w:sz w:val="24"/>
          <w:szCs w:val="24"/>
        </w:rPr>
        <w:t>LastName</w:t>
      </w:r>
      <w:proofErr w:type="spellEnd"/>
      <w:r w:rsidRPr="00194876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194876">
        <w:rPr>
          <w:rFonts w:ascii="Times New Roman" w:eastAsia="Calibri" w:hAnsi="Times New Roman" w:cs="Times New Roman"/>
          <w:sz w:val="24"/>
          <w:szCs w:val="24"/>
        </w:rPr>
        <w:t>FirstInitial</w:t>
      </w:r>
      <w:proofErr w:type="spellEnd"/>
      <w:r w:rsidRPr="00194876">
        <w:rPr>
          <w:rFonts w:ascii="Times New Roman" w:eastAsia="Calibri" w:hAnsi="Times New Roman" w:cs="Times New Roman"/>
          <w:sz w:val="24"/>
          <w:szCs w:val="24"/>
        </w:rPr>
        <w:t xml:space="preserve">. (Year). Title of article. Title of Journal, </w:t>
      </w:r>
      <w:proofErr w:type="gramStart"/>
      <w:r w:rsidRPr="00194876">
        <w:rPr>
          <w:rFonts w:ascii="Times New Roman" w:eastAsia="Calibri" w:hAnsi="Times New Roman" w:cs="Times New Roman"/>
          <w:sz w:val="24"/>
          <w:szCs w:val="24"/>
        </w:rPr>
        <w:t>Volume(</w:t>
      </w:r>
      <w:proofErr w:type="gramEnd"/>
      <w:r w:rsidRPr="00194876">
        <w:rPr>
          <w:rFonts w:ascii="Times New Roman" w:eastAsia="Calibri" w:hAnsi="Times New Roman" w:cs="Times New Roman"/>
          <w:sz w:val="24"/>
          <w:szCs w:val="24"/>
        </w:rPr>
        <w:t>Issue), Page Number(s). https://doi.org/number</w:t>
      </w:r>
    </w:p>
    <w:p w14:paraId="46120116" w14:textId="77777777" w:rsidR="00194876" w:rsidRPr="00F074BB" w:rsidRDefault="00194876" w:rsidP="00194876">
      <w:pPr>
        <w:spacing w:after="0" w:line="480" w:lineRule="auto"/>
        <w:ind w:left="709" w:hanging="709"/>
        <w:rPr>
          <w:rFonts w:ascii="Times New Roman" w:eastAsia="Calibri" w:hAnsi="Times New Roman" w:cs="Times New Roman"/>
          <w:sz w:val="24"/>
          <w:szCs w:val="24"/>
        </w:rPr>
      </w:pPr>
      <w:proofErr w:type="spellStart"/>
      <w:r w:rsidRPr="00194876">
        <w:rPr>
          <w:rFonts w:ascii="Times New Roman" w:eastAsia="Calibri" w:hAnsi="Times New Roman" w:cs="Times New Roman"/>
          <w:sz w:val="24"/>
          <w:szCs w:val="24"/>
        </w:rPr>
        <w:t>AuthorLastName</w:t>
      </w:r>
      <w:proofErr w:type="spellEnd"/>
      <w:r w:rsidRPr="00194876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194876">
        <w:rPr>
          <w:rFonts w:ascii="Times New Roman" w:eastAsia="Calibri" w:hAnsi="Times New Roman" w:cs="Times New Roman"/>
          <w:sz w:val="24"/>
          <w:szCs w:val="24"/>
        </w:rPr>
        <w:t>FirstInitial</w:t>
      </w:r>
      <w:proofErr w:type="spellEnd"/>
      <w:r w:rsidRPr="00194876">
        <w:rPr>
          <w:rFonts w:ascii="Times New Roman" w:eastAsia="Calibri" w:hAnsi="Times New Roman" w:cs="Times New Roman"/>
          <w:sz w:val="24"/>
          <w:szCs w:val="24"/>
        </w:rPr>
        <w:t xml:space="preserve">., &amp; Author </w:t>
      </w:r>
      <w:proofErr w:type="spellStart"/>
      <w:r w:rsidRPr="00194876">
        <w:rPr>
          <w:rFonts w:ascii="Times New Roman" w:eastAsia="Calibri" w:hAnsi="Times New Roman" w:cs="Times New Roman"/>
          <w:sz w:val="24"/>
          <w:szCs w:val="24"/>
        </w:rPr>
        <w:t>LastName</w:t>
      </w:r>
      <w:proofErr w:type="spellEnd"/>
      <w:r w:rsidRPr="00194876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194876">
        <w:rPr>
          <w:rFonts w:ascii="Times New Roman" w:eastAsia="Calibri" w:hAnsi="Times New Roman" w:cs="Times New Roman"/>
          <w:sz w:val="24"/>
          <w:szCs w:val="24"/>
        </w:rPr>
        <w:t>FirstInitial</w:t>
      </w:r>
      <w:proofErr w:type="spellEnd"/>
      <w:r w:rsidRPr="00194876">
        <w:rPr>
          <w:rFonts w:ascii="Times New Roman" w:eastAsia="Calibri" w:hAnsi="Times New Roman" w:cs="Times New Roman"/>
          <w:sz w:val="24"/>
          <w:szCs w:val="24"/>
        </w:rPr>
        <w:t xml:space="preserve">. (Year). Title of article. Title of Journal, </w:t>
      </w:r>
      <w:proofErr w:type="gramStart"/>
      <w:r w:rsidRPr="00194876">
        <w:rPr>
          <w:rFonts w:ascii="Times New Roman" w:eastAsia="Calibri" w:hAnsi="Times New Roman" w:cs="Times New Roman"/>
          <w:sz w:val="24"/>
          <w:szCs w:val="24"/>
        </w:rPr>
        <w:t>Volume(</w:t>
      </w:r>
      <w:proofErr w:type="gramEnd"/>
      <w:r w:rsidRPr="00194876">
        <w:rPr>
          <w:rFonts w:ascii="Times New Roman" w:eastAsia="Calibri" w:hAnsi="Times New Roman" w:cs="Times New Roman"/>
          <w:sz w:val="24"/>
          <w:szCs w:val="24"/>
        </w:rPr>
        <w:t>Issue), Page Number(s). https://doi.org/number</w:t>
      </w:r>
    </w:p>
    <w:p w14:paraId="3BC07FE9" w14:textId="77777777" w:rsidR="0097213F" w:rsidRPr="00F074BB" w:rsidRDefault="0097213F" w:rsidP="0097213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2F7DC18" w14:textId="77777777" w:rsidR="0097213F" w:rsidRPr="00F074BB" w:rsidRDefault="0097213F" w:rsidP="0097213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9C36560" w14:textId="77777777" w:rsidR="0097213F" w:rsidRPr="00F074BB" w:rsidRDefault="0097213F" w:rsidP="0097213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814F9DA" w14:textId="77777777" w:rsidR="0097213F" w:rsidRPr="00F074BB" w:rsidRDefault="0097213F" w:rsidP="0097213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7C20234" w14:textId="77777777" w:rsidR="0097213F" w:rsidRPr="00F074BB" w:rsidRDefault="0097213F" w:rsidP="0097213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8DB4ED9" w14:textId="77777777" w:rsidR="0097213F" w:rsidRDefault="0097213F" w:rsidP="0097213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06C9905" w14:textId="77777777" w:rsidR="00AB170E" w:rsidRPr="00F074BB" w:rsidRDefault="00AB170E" w:rsidP="0097213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1374BE1" w14:textId="77777777" w:rsidR="0097213F" w:rsidRPr="00F074BB" w:rsidRDefault="0097213F" w:rsidP="0097213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166C245" w14:textId="77777777" w:rsidR="0026609F" w:rsidRPr="00F074BB" w:rsidRDefault="0026609F" w:rsidP="0097213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E378823" w14:textId="77777777" w:rsidR="0097213F" w:rsidRPr="00F509DF" w:rsidRDefault="0097213F" w:rsidP="00AB170E">
      <w:pPr>
        <w:pStyle w:val="Heading1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17" w:name="_Toc7773438"/>
      <w:r w:rsidRPr="00F509DF">
        <w:rPr>
          <w:rFonts w:ascii="Times New Roman" w:hAnsi="Times New Roman" w:cs="Times New Roman"/>
          <w:b/>
          <w:color w:val="auto"/>
          <w:sz w:val="24"/>
          <w:szCs w:val="24"/>
        </w:rPr>
        <w:t>Research schedule</w:t>
      </w:r>
      <w:bookmarkEnd w:id="17"/>
    </w:p>
    <w:p w14:paraId="136E93F7" w14:textId="77777777" w:rsidR="00F509DF" w:rsidRPr="00F074BB" w:rsidRDefault="00F509DF" w:rsidP="0026609F">
      <w:pPr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AD39E0" w:rsidRPr="00F074BB" w14:paraId="495A3838" w14:textId="77777777" w:rsidTr="00AD39E0">
        <w:tc>
          <w:tcPr>
            <w:tcW w:w="3005" w:type="dxa"/>
          </w:tcPr>
          <w:p w14:paraId="142F233B" w14:textId="77777777" w:rsidR="00AD39E0" w:rsidRPr="009A3C56" w:rsidRDefault="00AD39E0" w:rsidP="009A3C56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bookmarkStart w:id="18" w:name="_Toc7773439"/>
            <w:r w:rsidRPr="009A3C56">
              <w:rPr>
                <w:rFonts w:ascii="Times New Roman" w:hAnsi="Times New Roman" w:cs="Times New Roman"/>
                <w:b/>
                <w:sz w:val="24"/>
                <w:szCs w:val="24"/>
              </w:rPr>
              <w:t>Research phase</w:t>
            </w:r>
            <w:bookmarkEnd w:id="18"/>
          </w:p>
        </w:tc>
        <w:tc>
          <w:tcPr>
            <w:tcW w:w="3005" w:type="dxa"/>
          </w:tcPr>
          <w:p w14:paraId="6F674042" w14:textId="77777777" w:rsidR="00AD39E0" w:rsidRPr="009A3C56" w:rsidRDefault="00AD39E0" w:rsidP="009A3C56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bookmarkStart w:id="19" w:name="_Toc7773440"/>
            <w:r w:rsidRPr="009A3C56">
              <w:rPr>
                <w:rFonts w:ascii="Times New Roman" w:hAnsi="Times New Roman" w:cs="Times New Roman"/>
                <w:b/>
                <w:sz w:val="24"/>
                <w:szCs w:val="24"/>
              </w:rPr>
              <w:t>Objectives</w:t>
            </w:r>
            <w:bookmarkEnd w:id="19"/>
          </w:p>
        </w:tc>
        <w:tc>
          <w:tcPr>
            <w:tcW w:w="3006" w:type="dxa"/>
          </w:tcPr>
          <w:p w14:paraId="67191C29" w14:textId="77777777" w:rsidR="00AD39E0" w:rsidRPr="009A3C56" w:rsidRDefault="00AD39E0" w:rsidP="009A3C56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bookmarkStart w:id="20" w:name="_Toc7773441"/>
            <w:r w:rsidRPr="009A3C56">
              <w:rPr>
                <w:rFonts w:ascii="Times New Roman" w:hAnsi="Times New Roman" w:cs="Times New Roman"/>
                <w:b/>
                <w:sz w:val="24"/>
                <w:szCs w:val="24"/>
              </w:rPr>
              <w:t>Deadline</w:t>
            </w:r>
            <w:bookmarkEnd w:id="20"/>
          </w:p>
        </w:tc>
      </w:tr>
      <w:tr w:rsidR="00AD39E0" w:rsidRPr="00F074BB" w14:paraId="48BA449A" w14:textId="77777777" w:rsidTr="00AD39E0">
        <w:tc>
          <w:tcPr>
            <w:tcW w:w="3005" w:type="dxa"/>
          </w:tcPr>
          <w:p w14:paraId="252BA8B1" w14:textId="77777777" w:rsidR="00AD39E0" w:rsidRPr="00F074BB" w:rsidRDefault="00AD39E0" w:rsidP="0097213F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5" w:type="dxa"/>
          </w:tcPr>
          <w:p w14:paraId="16F35ACE" w14:textId="77777777" w:rsidR="00AD39E0" w:rsidRPr="00F074BB" w:rsidRDefault="00AD39E0" w:rsidP="0097213F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6" w:type="dxa"/>
          </w:tcPr>
          <w:p w14:paraId="10EF55C6" w14:textId="77777777" w:rsidR="00AD39E0" w:rsidRPr="00F074BB" w:rsidRDefault="00AD39E0" w:rsidP="0097213F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39E0" w:rsidRPr="00F074BB" w14:paraId="647BD844" w14:textId="77777777" w:rsidTr="00AD39E0">
        <w:tc>
          <w:tcPr>
            <w:tcW w:w="3005" w:type="dxa"/>
          </w:tcPr>
          <w:p w14:paraId="2CE6A036" w14:textId="77777777" w:rsidR="00AD39E0" w:rsidRPr="00F074BB" w:rsidRDefault="00AD39E0" w:rsidP="0097213F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5" w:type="dxa"/>
          </w:tcPr>
          <w:p w14:paraId="269D1069" w14:textId="77777777" w:rsidR="00AD39E0" w:rsidRPr="00F074BB" w:rsidRDefault="00AD39E0" w:rsidP="0097213F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6" w:type="dxa"/>
          </w:tcPr>
          <w:p w14:paraId="728B48FC" w14:textId="77777777" w:rsidR="00AD39E0" w:rsidRPr="00F074BB" w:rsidRDefault="00AD39E0" w:rsidP="0097213F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39E0" w:rsidRPr="00F074BB" w14:paraId="25515A74" w14:textId="77777777" w:rsidTr="00AD39E0">
        <w:tc>
          <w:tcPr>
            <w:tcW w:w="3005" w:type="dxa"/>
          </w:tcPr>
          <w:p w14:paraId="7E24981E" w14:textId="77777777" w:rsidR="00AD39E0" w:rsidRPr="00F074BB" w:rsidRDefault="00AD39E0" w:rsidP="0097213F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5" w:type="dxa"/>
          </w:tcPr>
          <w:p w14:paraId="5CECBAEC" w14:textId="77777777" w:rsidR="00AD39E0" w:rsidRPr="00F074BB" w:rsidRDefault="00AD39E0" w:rsidP="0097213F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6" w:type="dxa"/>
          </w:tcPr>
          <w:p w14:paraId="00CBCBAD" w14:textId="77777777" w:rsidR="00AD39E0" w:rsidRPr="00F074BB" w:rsidRDefault="00AD39E0" w:rsidP="0097213F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39E0" w:rsidRPr="00F074BB" w14:paraId="215DE5E9" w14:textId="77777777" w:rsidTr="00AD39E0">
        <w:tc>
          <w:tcPr>
            <w:tcW w:w="3005" w:type="dxa"/>
          </w:tcPr>
          <w:p w14:paraId="3D07ED3B" w14:textId="77777777" w:rsidR="00AD39E0" w:rsidRPr="00F074BB" w:rsidRDefault="00AD39E0" w:rsidP="0097213F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5" w:type="dxa"/>
          </w:tcPr>
          <w:p w14:paraId="7424D4A6" w14:textId="77777777" w:rsidR="00AD39E0" w:rsidRPr="00F074BB" w:rsidRDefault="00AD39E0" w:rsidP="0097213F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6" w:type="dxa"/>
          </w:tcPr>
          <w:p w14:paraId="43FECF27" w14:textId="77777777" w:rsidR="00AD39E0" w:rsidRPr="00F074BB" w:rsidRDefault="00AD39E0" w:rsidP="0097213F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39E0" w:rsidRPr="00F074BB" w14:paraId="45EA2BC2" w14:textId="77777777" w:rsidTr="00AD39E0">
        <w:tc>
          <w:tcPr>
            <w:tcW w:w="3005" w:type="dxa"/>
          </w:tcPr>
          <w:p w14:paraId="2A49CDD9" w14:textId="77777777" w:rsidR="00AD39E0" w:rsidRPr="00F074BB" w:rsidRDefault="00AD39E0" w:rsidP="0097213F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5" w:type="dxa"/>
          </w:tcPr>
          <w:p w14:paraId="6C6ACC21" w14:textId="77777777" w:rsidR="00AD39E0" w:rsidRPr="00F074BB" w:rsidRDefault="00AD39E0" w:rsidP="0097213F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6" w:type="dxa"/>
          </w:tcPr>
          <w:p w14:paraId="58260712" w14:textId="77777777" w:rsidR="00AD39E0" w:rsidRPr="00F074BB" w:rsidRDefault="00AD39E0" w:rsidP="0097213F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D39E0" w:rsidRPr="00F074BB" w14:paraId="235E4042" w14:textId="77777777" w:rsidTr="00AD39E0">
        <w:tc>
          <w:tcPr>
            <w:tcW w:w="3005" w:type="dxa"/>
          </w:tcPr>
          <w:p w14:paraId="439D92BC" w14:textId="77777777" w:rsidR="00AD39E0" w:rsidRPr="00F074BB" w:rsidRDefault="00AD39E0" w:rsidP="0097213F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5" w:type="dxa"/>
          </w:tcPr>
          <w:p w14:paraId="0F13074C" w14:textId="77777777" w:rsidR="00AD39E0" w:rsidRPr="00F074BB" w:rsidRDefault="00AD39E0" w:rsidP="0097213F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06" w:type="dxa"/>
          </w:tcPr>
          <w:p w14:paraId="680BAFA5" w14:textId="77777777" w:rsidR="00AD39E0" w:rsidRPr="00F074BB" w:rsidRDefault="00AD39E0" w:rsidP="0097213F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29ECC126" w14:textId="77777777" w:rsidR="00B24ED5" w:rsidRDefault="00B24ED5" w:rsidP="0097213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374CFAD" w14:textId="77777777" w:rsidR="00B24ED5" w:rsidRDefault="00B24ED5" w:rsidP="0097213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C8135A3" w14:textId="22344D90" w:rsidR="00B24ED5" w:rsidRPr="00B24ED5" w:rsidRDefault="00B24ED5" w:rsidP="00B24ED5">
      <w:pPr>
        <w:pStyle w:val="EndNoteBibliography"/>
        <w:spacing w:after="0"/>
        <w:ind w:left="720" w:hanging="720"/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B24ED5">
        <w:t xml:space="preserve">Baker, D. B., Confesor, R., Ewing, D. E., Johnson, L. T., Kramer, J. W., &amp; Merryfield, B. J. (2014). Phosphorus loading to Lake Erie from the Maumee, Sandusky and Cuyahoga rivers: The importance of bioavailability. </w:t>
      </w:r>
      <w:r w:rsidRPr="00B24ED5">
        <w:rPr>
          <w:i/>
        </w:rPr>
        <w:t>Journal of Great Lakes Research, 40</w:t>
      </w:r>
      <w:r w:rsidRPr="00B24ED5">
        <w:t>(3), 502-517. doi:</w:t>
      </w:r>
      <w:hyperlink r:id="rId12" w:history="1">
        <w:r w:rsidRPr="00B24ED5">
          <w:rPr>
            <w:rStyle w:val="Hyperlink"/>
          </w:rPr>
          <w:t>https://doi.org/10.1016/j.jglr.2014.05.001</w:t>
        </w:r>
      </w:hyperlink>
    </w:p>
    <w:p w14:paraId="2BDEE36B" w14:textId="77777777" w:rsidR="00B24ED5" w:rsidRPr="00B24ED5" w:rsidRDefault="00B24ED5" w:rsidP="00B24ED5">
      <w:pPr>
        <w:pStyle w:val="EndNoteBibliography"/>
        <w:spacing w:after="0"/>
        <w:ind w:left="720" w:hanging="720"/>
      </w:pPr>
      <w:r w:rsidRPr="00B24ED5">
        <w:t xml:space="preserve">Jarvie, H. P., Johnson, L. T., Sharpley, A. N., Smith, D. R., Baker, D. B., Bruulsema, T. W., &amp; Confesor, R. (2017). Increased Soluble Phosphorus Loads to Lake Erie: Unintended Consequences of Conservation Practices? </w:t>
      </w:r>
      <w:r w:rsidRPr="00B24ED5">
        <w:rPr>
          <w:i/>
        </w:rPr>
        <w:t>J Environ Qual, 46</w:t>
      </w:r>
      <w:r w:rsidRPr="00B24ED5">
        <w:t>(1), 123-132. doi:10.2134/jeq2016.07.0248</w:t>
      </w:r>
    </w:p>
    <w:p w14:paraId="0938999E" w14:textId="77777777" w:rsidR="00B24ED5" w:rsidRPr="00B24ED5" w:rsidRDefault="00B24ED5" w:rsidP="00B24ED5">
      <w:pPr>
        <w:pStyle w:val="EndNoteBibliography"/>
        <w:spacing w:after="0"/>
        <w:ind w:left="720" w:hanging="720"/>
      </w:pPr>
      <w:r w:rsidRPr="00B24ED5">
        <w:t xml:space="preserve">Michalak, A. M., Anderson, E. J., Beletsky, D., Boland, S., Bosch, N. S., Bridgeman, T. B., . . . Zagorski, M. A. (2013). Record-setting algal bloom in Lake Erie caused by agricultural and meteorological trends consistent with expected future conditions. </w:t>
      </w:r>
      <w:r w:rsidRPr="00B24ED5">
        <w:rPr>
          <w:i/>
        </w:rPr>
        <w:t>Proc Natl Acad Sci U S A, 110</w:t>
      </w:r>
      <w:r w:rsidRPr="00B24ED5">
        <w:t>(16), 6448-6452. doi:10.1073/pnas.1216006110</w:t>
      </w:r>
    </w:p>
    <w:p w14:paraId="711CDEED" w14:textId="1D5F767A" w:rsidR="00B24ED5" w:rsidRPr="00B24ED5" w:rsidRDefault="00B24ED5" w:rsidP="00B24ED5">
      <w:pPr>
        <w:pStyle w:val="EndNoteBibliography"/>
        <w:ind w:left="720" w:hanging="720"/>
      </w:pPr>
      <w:r w:rsidRPr="00B24ED5">
        <w:t xml:space="preserve">Scavia, D., David Allan, J., Arend, K. K., Bartell, S., Beletsky, D., Bosch, N. S., . . . Zhou, Y. (2014). Assessing and addressing the re-eutrophication of Lake Erie: Central basin hypoxia. </w:t>
      </w:r>
      <w:r w:rsidRPr="00B24ED5">
        <w:rPr>
          <w:i/>
        </w:rPr>
        <w:t>Journal of Great Lakes Research, 40</w:t>
      </w:r>
      <w:r w:rsidRPr="00B24ED5">
        <w:t>(2), 226-246. doi:</w:t>
      </w:r>
      <w:hyperlink r:id="rId13" w:history="1">
        <w:r w:rsidRPr="00B24ED5">
          <w:rPr>
            <w:rStyle w:val="Hyperlink"/>
          </w:rPr>
          <w:t>https://doi.org/10.1016/j.jglr.2014.02.004</w:t>
        </w:r>
      </w:hyperlink>
    </w:p>
    <w:p w14:paraId="71D3EC5B" w14:textId="0D96E6B1" w:rsidR="00EA3E21" w:rsidRPr="00F074BB" w:rsidRDefault="00B24ED5" w:rsidP="0097213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EA3E21" w:rsidRPr="00F074BB" w:rsidSect="00697FBD">
      <w:headerReference w:type="default" r:id="rId14"/>
      <w:headerReference w:type="first" r:id="rId15"/>
      <w:pgSz w:w="11906" w:h="16838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44F1E1D" w14:textId="77777777" w:rsidR="0034623D" w:rsidRDefault="0034623D" w:rsidP="00A21C39">
      <w:pPr>
        <w:spacing w:after="0" w:line="240" w:lineRule="auto"/>
      </w:pPr>
      <w:r>
        <w:separator/>
      </w:r>
    </w:p>
  </w:endnote>
  <w:endnote w:type="continuationSeparator" w:id="0">
    <w:p w14:paraId="1A432A0F" w14:textId="77777777" w:rsidR="0034623D" w:rsidRDefault="0034623D" w:rsidP="00A21C3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04AD67F" w14:textId="77777777" w:rsidR="0034623D" w:rsidRDefault="0034623D" w:rsidP="00A21C39">
      <w:pPr>
        <w:spacing w:after="0" w:line="240" w:lineRule="auto"/>
      </w:pPr>
      <w:r>
        <w:separator/>
      </w:r>
    </w:p>
  </w:footnote>
  <w:footnote w:type="continuationSeparator" w:id="0">
    <w:p w14:paraId="7213952F" w14:textId="77777777" w:rsidR="0034623D" w:rsidRDefault="0034623D" w:rsidP="00A21C3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D82C285" w14:textId="77777777" w:rsidR="00A21C39" w:rsidRPr="004F0A0D" w:rsidRDefault="00F074BB">
    <w:pPr>
      <w:pStyle w:val="Header"/>
      <w:rPr>
        <w:rFonts w:ascii="Times New Roman" w:hAnsi="Times New Roman" w:cs="Times New Roman"/>
        <w:sz w:val="24"/>
        <w:szCs w:val="24"/>
      </w:rPr>
    </w:pPr>
    <w:r w:rsidRPr="004F0A0D">
      <w:rPr>
        <w:rFonts w:ascii="Times New Roman" w:hAnsi="Times New Roman" w:cs="Times New Roman"/>
        <w:sz w:val="24"/>
        <w:szCs w:val="24"/>
      </w:rPr>
      <w:t>RESEARCH PROPOSAL</w:t>
    </w:r>
    <w:r w:rsidRPr="004F0A0D">
      <w:rPr>
        <w:rFonts w:ascii="Times New Roman" w:hAnsi="Times New Roman" w:cs="Times New Roman"/>
        <w:sz w:val="24"/>
        <w:szCs w:val="24"/>
      </w:rPr>
      <w:ptab w:relativeTo="margin" w:alignment="center" w:leader="none"/>
    </w:r>
    <w:r w:rsidRPr="004F0A0D">
      <w:rPr>
        <w:rFonts w:ascii="Times New Roman" w:hAnsi="Times New Roman" w:cs="Times New Roman"/>
        <w:sz w:val="24"/>
        <w:szCs w:val="24"/>
      </w:rPr>
      <w:ptab w:relativeTo="margin" w:alignment="right" w:leader="none"/>
    </w:r>
    <w:r w:rsidR="00FD25B4" w:rsidRPr="004F0A0D">
      <w:rPr>
        <w:rFonts w:ascii="Times New Roman" w:hAnsi="Times New Roman" w:cs="Times New Roman"/>
        <w:sz w:val="24"/>
        <w:szCs w:val="24"/>
      </w:rPr>
      <w:fldChar w:fldCharType="begin"/>
    </w:r>
    <w:r w:rsidR="00FD25B4" w:rsidRPr="004F0A0D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="00FD25B4" w:rsidRPr="004F0A0D">
      <w:rPr>
        <w:rFonts w:ascii="Times New Roman" w:hAnsi="Times New Roman" w:cs="Times New Roman"/>
        <w:sz w:val="24"/>
        <w:szCs w:val="24"/>
      </w:rPr>
      <w:fldChar w:fldCharType="separate"/>
    </w:r>
    <w:r w:rsidR="00FD25B4" w:rsidRPr="004F0A0D">
      <w:rPr>
        <w:rFonts w:ascii="Times New Roman" w:hAnsi="Times New Roman" w:cs="Times New Roman"/>
        <w:noProof/>
        <w:sz w:val="24"/>
        <w:szCs w:val="24"/>
      </w:rPr>
      <w:t>1</w:t>
    </w:r>
    <w:r w:rsidR="00FD25B4" w:rsidRPr="004F0A0D">
      <w:rPr>
        <w:rFonts w:ascii="Times New Roman" w:hAnsi="Times New Roman" w:cs="Times New Roman"/>
        <w:noProof/>
        <w:sz w:val="24"/>
        <w:szCs w:val="24"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A08023D" w14:textId="77777777" w:rsidR="00697FBD" w:rsidRPr="00697FBD" w:rsidRDefault="00697FBD">
    <w:pPr>
      <w:pStyle w:val="Header"/>
      <w:rPr>
        <w:rFonts w:ascii="Times New Roman" w:hAnsi="Times New Roman" w:cs="Times New Roman"/>
        <w:sz w:val="24"/>
        <w:szCs w:val="24"/>
      </w:rPr>
    </w:pPr>
    <w:r w:rsidRPr="00697FBD">
      <w:rPr>
        <w:rFonts w:ascii="Times New Roman" w:hAnsi="Times New Roman" w:cs="Times New Roman"/>
        <w:sz w:val="24"/>
        <w:szCs w:val="24"/>
      </w:rPr>
      <w:t>Running head: RESEARCH PROPOSAL</w:t>
    </w:r>
    <w:r w:rsidRPr="00697FBD">
      <w:rPr>
        <w:rFonts w:ascii="Times New Roman" w:hAnsi="Times New Roman" w:cs="Times New Roman"/>
        <w:sz w:val="24"/>
        <w:szCs w:val="24"/>
      </w:rPr>
      <w:tab/>
    </w:r>
    <w:r w:rsidRPr="00697FBD">
      <w:rPr>
        <w:rFonts w:ascii="Times New Roman" w:hAnsi="Times New Roman" w:cs="Times New Roman"/>
        <w:sz w:val="24"/>
        <w:szCs w:val="24"/>
      </w:rPr>
      <w:ptab w:relativeTo="margin" w:alignment="center" w:leader="none"/>
    </w:r>
    <w:r w:rsidRPr="00697FBD">
      <w:rPr>
        <w:rFonts w:ascii="Times New Roman" w:hAnsi="Times New Roman" w:cs="Times New Roman"/>
        <w:sz w:val="24"/>
        <w:szCs w:val="24"/>
      </w:rPr>
      <w:ptab w:relativeTo="margin" w:alignment="right" w:leader="none"/>
    </w:r>
    <w:r w:rsidRPr="00697FBD">
      <w:rPr>
        <w:rFonts w:ascii="Times New Roman" w:hAnsi="Times New Roman" w:cs="Times New Roman"/>
        <w:sz w:val="24"/>
        <w:szCs w:val="24"/>
      </w:rPr>
      <w:fldChar w:fldCharType="begin"/>
    </w:r>
    <w:r w:rsidRPr="00697FBD">
      <w:rPr>
        <w:rFonts w:ascii="Times New Roman" w:hAnsi="Times New Roman" w:cs="Times New Roman"/>
        <w:sz w:val="24"/>
        <w:szCs w:val="24"/>
      </w:rPr>
      <w:instrText xml:space="preserve"> PAGE   \* MERGEFORMAT </w:instrText>
    </w:r>
    <w:r w:rsidRPr="00697FBD">
      <w:rPr>
        <w:rFonts w:ascii="Times New Roman" w:hAnsi="Times New Roman" w:cs="Times New Roman"/>
        <w:sz w:val="24"/>
        <w:szCs w:val="24"/>
      </w:rPr>
      <w:fldChar w:fldCharType="separate"/>
    </w:r>
    <w:r w:rsidRPr="00697FBD">
      <w:rPr>
        <w:rFonts w:ascii="Times New Roman" w:hAnsi="Times New Roman" w:cs="Times New Roman"/>
        <w:noProof/>
        <w:sz w:val="24"/>
        <w:szCs w:val="24"/>
      </w:rPr>
      <w:t>1</w:t>
    </w:r>
    <w:r w:rsidRPr="00697FBD">
      <w:rPr>
        <w:rFonts w:ascii="Times New Roman" w:hAnsi="Times New Roman" w:cs="Times New Roman"/>
        <w:noProof/>
        <w:sz w:val="24"/>
        <w:szCs w:val="24"/>
      </w:rPr>
      <w:fldChar w:fldCharType="end"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removeDateAndTime/>
  <w:proofState w:spelling="clean" w:grammar="clean"/>
  <w:defaultTabStop w:val="720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xf5p2xpuads9deaf5xvd2ri20s0at2spve5&quot;&gt;library&lt;record-ids&gt;&lt;item&gt;16859&lt;/item&gt;&lt;item&gt;16860&lt;/item&gt;&lt;item&gt;16872&lt;/item&gt;&lt;item&gt;16875&lt;/item&gt;&lt;/record-ids&gt;&lt;/item&gt;&lt;/Libraries&gt;"/>
  </w:docVars>
  <w:rsids>
    <w:rsidRoot w:val="00A30E81"/>
    <w:rsid w:val="00005C5E"/>
    <w:rsid w:val="00013E49"/>
    <w:rsid w:val="00017C4D"/>
    <w:rsid w:val="00054CE1"/>
    <w:rsid w:val="0006537A"/>
    <w:rsid w:val="000847D6"/>
    <w:rsid w:val="00122FEC"/>
    <w:rsid w:val="00160B77"/>
    <w:rsid w:val="00170E85"/>
    <w:rsid w:val="0018168B"/>
    <w:rsid w:val="00192322"/>
    <w:rsid w:val="00194876"/>
    <w:rsid w:val="001B5BF0"/>
    <w:rsid w:val="001C2EB3"/>
    <w:rsid w:val="001C4526"/>
    <w:rsid w:val="001D2744"/>
    <w:rsid w:val="00225138"/>
    <w:rsid w:val="00236B9B"/>
    <w:rsid w:val="00261218"/>
    <w:rsid w:val="0026609F"/>
    <w:rsid w:val="00281B7D"/>
    <w:rsid w:val="00297F1F"/>
    <w:rsid w:val="002A1D1D"/>
    <w:rsid w:val="002B3F87"/>
    <w:rsid w:val="002C731F"/>
    <w:rsid w:val="002D1CF4"/>
    <w:rsid w:val="00307133"/>
    <w:rsid w:val="00332C90"/>
    <w:rsid w:val="0034623D"/>
    <w:rsid w:val="0035129A"/>
    <w:rsid w:val="00357C86"/>
    <w:rsid w:val="00363622"/>
    <w:rsid w:val="003D6022"/>
    <w:rsid w:val="00405456"/>
    <w:rsid w:val="004148A3"/>
    <w:rsid w:val="00476B7B"/>
    <w:rsid w:val="004A384B"/>
    <w:rsid w:val="004E44CF"/>
    <w:rsid w:val="004F0A0D"/>
    <w:rsid w:val="005506D5"/>
    <w:rsid w:val="00560937"/>
    <w:rsid w:val="005C6140"/>
    <w:rsid w:val="00624844"/>
    <w:rsid w:val="00627DE2"/>
    <w:rsid w:val="00644B00"/>
    <w:rsid w:val="00683D68"/>
    <w:rsid w:val="00697FBD"/>
    <w:rsid w:val="006A2ED1"/>
    <w:rsid w:val="006C17C0"/>
    <w:rsid w:val="00725ABA"/>
    <w:rsid w:val="0073348C"/>
    <w:rsid w:val="007643F8"/>
    <w:rsid w:val="00782CEE"/>
    <w:rsid w:val="00783785"/>
    <w:rsid w:val="007E19DE"/>
    <w:rsid w:val="00827675"/>
    <w:rsid w:val="00844CD6"/>
    <w:rsid w:val="00873A28"/>
    <w:rsid w:val="008B4CA7"/>
    <w:rsid w:val="008D1763"/>
    <w:rsid w:val="008D5F33"/>
    <w:rsid w:val="008E4AFF"/>
    <w:rsid w:val="00902766"/>
    <w:rsid w:val="0096052A"/>
    <w:rsid w:val="0097213F"/>
    <w:rsid w:val="00975F99"/>
    <w:rsid w:val="009A3C56"/>
    <w:rsid w:val="009E4DCA"/>
    <w:rsid w:val="00A21C39"/>
    <w:rsid w:val="00A247D3"/>
    <w:rsid w:val="00A30E81"/>
    <w:rsid w:val="00A40DD0"/>
    <w:rsid w:val="00A60F0A"/>
    <w:rsid w:val="00A6698A"/>
    <w:rsid w:val="00A74DC1"/>
    <w:rsid w:val="00A75CD9"/>
    <w:rsid w:val="00AB170E"/>
    <w:rsid w:val="00AD39E0"/>
    <w:rsid w:val="00B013E4"/>
    <w:rsid w:val="00B152D7"/>
    <w:rsid w:val="00B24ED5"/>
    <w:rsid w:val="00B370BE"/>
    <w:rsid w:val="00BB5C62"/>
    <w:rsid w:val="00BC39CD"/>
    <w:rsid w:val="00BC5E2A"/>
    <w:rsid w:val="00C03ABA"/>
    <w:rsid w:val="00C1645F"/>
    <w:rsid w:val="00C66046"/>
    <w:rsid w:val="00CC7E94"/>
    <w:rsid w:val="00D147A7"/>
    <w:rsid w:val="00DB3823"/>
    <w:rsid w:val="00DF7B78"/>
    <w:rsid w:val="00E12E5E"/>
    <w:rsid w:val="00E25314"/>
    <w:rsid w:val="00E26431"/>
    <w:rsid w:val="00E270DF"/>
    <w:rsid w:val="00E4088E"/>
    <w:rsid w:val="00E52815"/>
    <w:rsid w:val="00E62A5C"/>
    <w:rsid w:val="00E72EED"/>
    <w:rsid w:val="00E749B9"/>
    <w:rsid w:val="00E76104"/>
    <w:rsid w:val="00EA3E21"/>
    <w:rsid w:val="00EE1A24"/>
    <w:rsid w:val="00F074BB"/>
    <w:rsid w:val="00F156A4"/>
    <w:rsid w:val="00F509DF"/>
    <w:rsid w:val="00F7440B"/>
    <w:rsid w:val="00F75C4A"/>
    <w:rsid w:val="00FC4063"/>
    <w:rsid w:val="00FD1D2C"/>
    <w:rsid w:val="00FD234F"/>
    <w:rsid w:val="00FD25B4"/>
    <w:rsid w:val="00FF1E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."/>
  <w:listSeparator w:val=","/>
  <w14:docId w14:val="1C201AFD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lang w:val="en-GB" w:eastAsia="en-US" w:bidi="ar-SA"/>
      </w:rPr>
    </w:rPrDefault>
    <w:pPrDefault>
      <w:pPr>
        <w:spacing w:after="120" w:line="264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6609F"/>
  </w:style>
  <w:style w:type="paragraph" w:styleId="Heading1">
    <w:name w:val="heading 1"/>
    <w:basedOn w:val="Normal"/>
    <w:next w:val="Normal"/>
    <w:link w:val="Heading1Char"/>
    <w:uiPriority w:val="9"/>
    <w:qFormat/>
    <w:rsid w:val="0026609F"/>
    <w:pPr>
      <w:keepNext/>
      <w:keepLines/>
      <w:spacing w:before="320" w:after="0" w:line="240" w:lineRule="auto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6609F"/>
    <w:pPr>
      <w:keepNext/>
      <w:keepLines/>
      <w:spacing w:before="80" w:after="0" w:line="240" w:lineRule="auto"/>
      <w:outlineLvl w:val="1"/>
    </w:pPr>
    <w:rPr>
      <w:rFonts w:asciiTheme="majorHAnsi" w:eastAsiaTheme="majorEastAsia" w:hAnsiTheme="majorHAnsi" w:cstheme="majorBidi"/>
      <w:color w:val="404040" w:themeColor="text1" w:themeTint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6609F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44546A" w:themeColor="text2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6609F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6609F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44546A" w:themeColor="text2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6609F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color w:val="44546A" w:themeColor="text2"/>
      <w:sz w:val="21"/>
      <w:szCs w:val="21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6609F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864" w:themeColor="accent1" w:themeShade="80"/>
      <w:sz w:val="21"/>
      <w:szCs w:val="21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6609F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b/>
      <w:bCs/>
      <w:color w:val="44546A" w:themeColor="text2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6609F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b/>
      <w:bCs/>
      <w:i/>
      <w:iCs/>
      <w:color w:val="44546A" w:themeColor="text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783785"/>
    <w:pPr>
      <w:ind w:left="720"/>
      <w:contextualSpacing/>
    </w:pPr>
  </w:style>
  <w:style w:type="table" w:styleId="TableGrid">
    <w:name w:val="Table Grid"/>
    <w:basedOn w:val="TableNormal"/>
    <w:uiPriority w:val="39"/>
    <w:rsid w:val="00AD39E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26609F"/>
    <w:rPr>
      <w:i/>
      <w:iCs/>
    </w:rPr>
  </w:style>
  <w:style w:type="character" w:customStyle="1" w:styleId="Heading1Char">
    <w:name w:val="Heading 1 Char"/>
    <w:basedOn w:val="DefaultParagraphFont"/>
    <w:link w:val="Heading1"/>
    <w:uiPriority w:val="9"/>
    <w:rsid w:val="0026609F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26609F"/>
    <w:rPr>
      <w:rFonts w:asciiTheme="majorHAnsi" w:eastAsiaTheme="majorEastAsia" w:hAnsiTheme="majorHAnsi" w:cstheme="majorBidi"/>
      <w:color w:val="404040" w:themeColor="text1" w:themeTint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26609F"/>
    <w:rPr>
      <w:rFonts w:asciiTheme="majorHAnsi" w:eastAsiaTheme="majorEastAsia" w:hAnsiTheme="majorHAnsi" w:cstheme="majorBidi"/>
      <w:color w:val="44546A" w:themeColor="text2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26609F"/>
    <w:rPr>
      <w:rFonts w:asciiTheme="majorHAnsi" w:eastAsiaTheme="majorEastAsia" w:hAnsiTheme="majorHAnsi" w:cstheme="majorBidi"/>
      <w:sz w:val="22"/>
      <w:szCs w:val="22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6609F"/>
    <w:rPr>
      <w:rFonts w:asciiTheme="majorHAnsi" w:eastAsiaTheme="majorEastAsia" w:hAnsiTheme="majorHAnsi" w:cstheme="majorBidi"/>
      <w:color w:val="44546A" w:themeColor="text2"/>
      <w:sz w:val="22"/>
      <w:szCs w:val="22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6609F"/>
    <w:rPr>
      <w:rFonts w:asciiTheme="majorHAnsi" w:eastAsiaTheme="majorEastAsia" w:hAnsiTheme="majorHAnsi" w:cstheme="majorBidi"/>
      <w:i/>
      <w:iCs/>
      <w:color w:val="44546A" w:themeColor="text2"/>
      <w:sz w:val="21"/>
      <w:szCs w:val="21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6609F"/>
    <w:rPr>
      <w:rFonts w:asciiTheme="majorHAnsi" w:eastAsiaTheme="majorEastAsia" w:hAnsiTheme="majorHAnsi" w:cstheme="majorBidi"/>
      <w:i/>
      <w:iCs/>
      <w:color w:val="1F3864" w:themeColor="accent1" w:themeShade="80"/>
      <w:sz w:val="21"/>
      <w:szCs w:val="21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6609F"/>
    <w:rPr>
      <w:rFonts w:asciiTheme="majorHAnsi" w:eastAsiaTheme="majorEastAsia" w:hAnsiTheme="majorHAnsi" w:cstheme="majorBidi"/>
      <w:b/>
      <w:bCs/>
      <w:color w:val="44546A" w:themeColor="text2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6609F"/>
    <w:rPr>
      <w:rFonts w:asciiTheme="majorHAnsi" w:eastAsiaTheme="majorEastAsia" w:hAnsiTheme="majorHAnsi" w:cstheme="majorBidi"/>
      <w:b/>
      <w:bCs/>
      <w:i/>
      <w:iCs/>
      <w:color w:val="44546A" w:themeColor="text2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6609F"/>
    <w:pPr>
      <w:spacing w:line="240" w:lineRule="auto"/>
    </w:pPr>
    <w:rPr>
      <w:b/>
      <w:bCs/>
      <w:smallCaps/>
      <w:color w:val="595959" w:themeColor="text1" w:themeTint="A6"/>
      <w:spacing w:val="6"/>
    </w:rPr>
  </w:style>
  <w:style w:type="paragraph" w:styleId="Title">
    <w:name w:val="Title"/>
    <w:basedOn w:val="Normal"/>
    <w:next w:val="Normal"/>
    <w:link w:val="TitleChar"/>
    <w:uiPriority w:val="10"/>
    <w:qFormat/>
    <w:rsid w:val="0026609F"/>
    <w:pPr>
      <w:spacing w:after="0" w:line="240" w:lineRule="auto"/>
      <w:contextualSpacing/>
    </w:pPr>
    <w:rPr>
      <w:rFonts w:asciiTheme="majorHAnsi" w:eastAsiaTheme="majorEastAsia" w:hAnsiTheme="majorHAnsi" w:cstheme="majorBidi"/>
      <w:color w:val="4472C4" w:themeColor="accent1"/>
      <w:spacing w:val="-10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26609F"/>
    <w:rPr>
      <w:rFonts w:asciiTheme="majorHAnsi" w:eastAsiaTheme="majorEastAsia" w:hAnsiTheme="majorHAnsi" w:cstheme="majorBidi"/>
      <w:color w:val="4472C4" w:themeColor="accent1"/>
      <w:spacing w:val="-10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26609F"/>
    <w:pPr>
      <w:numPr>
        <w:ilvl w:val="1"/>
      </w:numPr>
      <w:spacing w:line="240" w:lineRule="auto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26609F"/>
    <w:rPr>
      <w:rFonts w:asciiTheme="majorHAnsi" w:eastAsiaTheme="majorEastAsia" w:hAnsiTheme="majorHAnsi" w:cstheme="majorBidi"/>
      <w:sz w:val="24"/>
      <w:szCs w:val="24"/>
    </w:rPr>
  </w:style>
  <w:style w:type="character" w:styleId="Strong">
    <w:name w:val="Strong"/>
    <w:basedOn w:val="DefaultParagraphFont"/>
    <w:uiPriority w:val="22"/>
    <w:qFormat/>
    <w:rsid w:val="0026609F"/>
    <w:rPr>
      <w:b/>
      <w:bCs/>
    </w:rPr>
  </w:style>
  <w:style w:type="paragraph" w:styleId="NoSpacing">
    <w:name w:val="No Spacing"/>
    <w:uiPriority w:val="1"/>
    <w:qFormat/>
    <w:rsid w:val="0026609F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26609F"/>
    <w:pPr>
      <w:spacing w:before="160"/>
      <w:ind w:left="720" w:right="720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26609F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26609F"/>
    <w:pPr>
      <w:pBdr>
        <w:left w:val="single" w:sz="18" w:space="12" w:color="4472C4" w:themeColor="accent1"/>
      </w:pBdr>
      <w:spacing w:before="100" w:beforeAutospacing="1" w:line="300" w:lineRule="auto"/>
      <w:ind w:left="1224" w:right="1224"/>
    </w:pPr>
    <w:rPr>
      <w:rFonts w:asciiTheme="majorHAnsi" w:eastAsiaTheme="majorEastAsia" w:hAnsiTheme="majorHAnsi" w:cstheme="majorBidi"/>
      <w:color w:val="4472C4" w:themeColor="accent1"/>
      <w:sz w:val="28"/>
      <w:szCs w:val="28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26609F"/>
    <w:rPr>
      <w:rFonts w:asciiTheme="majorHAnsi" w:eastAsiaTheme="majorEastAsia" w:hAnsiTheme="majorHAnsi" w:cstheme="majorBidi"/>
      <w:color w:val="4472C4" w:themeColor="accent1"/>
      <w:sz w:val="28"/>
      <w:szCs w:val="28"/>
    </w:rPr>
  </w:style>
  <w:style w:type="character" w:styleId="SubtleEmphasis">
    <w:name w:val="Subtle Emphasis"/>
    <w:basedOn w:val="DefaultParagraphFont"/>
    <w:uiPriority w:val="19"/>
    <w:qFormat/>
    <w:rsid w:val="0026609F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26609F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26609F"/>
    <w:rPr>
      <w:smallCaps/>
      <w:color w:val="404040" w:themeColor="text1" w:themeTint="BF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26609F"/>
    <w:rPr>
      <w:b/>
      <w:bCs/>
      <w:smallCaps/>
      <w:spacing w:val="5"/>
      <w:u w:val="single"/>
    </w:rPr>
  </w:style>
  <w:style w:type="character" w:styleId="BookTitle">
    <w:name w:val="Book Title"/>
    <w:basedOn w:val="DefaultParagraphFont"/>
    <w:uiPriority w:val="33"/>
    <w:qFormat/>
    <w:rsid w:val="0026609F"/>
    <w:rPr>
      <w:b/>
      <w:bCs/>
      <w:smallCaps/>
    </w:rPr>
  </w:style>
  <w:style w:type="paragraph" w:styleId="TOCHeading">
    <w:name w:val="TOC Heading"/>
    <w:basedOn w:val="Heading1"/>
    <w:next w:val="Normal"/>
    <w:uiPriority w:val="39"/>
    <w:unhideWhenUsed/>
    <w:qFormat/>
    <w:rsid w:val="0026609F"/>
    <w:pPr>
      <w:outlineLvl w:val="9"/>
    </w:pPr>
  </w:style>
  <w:style w:type="paragraph" w:styleId="Header">
    <w:name w:val="header"/>
    <w:basedOn w:val="Normal"/>
    <w:link w:val="HeaderChar"/>
    <w:uiPriority w:val="99"/>
    <w:unhideWhenUsed/>
    <w:rsid w:val="00A21C3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21C39"/>
  </w:style>
  <w:style w:type="paragraph" w:styleId="Footer">
    <w:name w:val="footer"/>
    <w:basedOn w:val="Normal"/>
    <w:link w:val="FooterChar"/>
    <w:uiPriority w:val="99"/>
    <w:unhideWhenUsed/>
    <w:rsid w:val="00A21C3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21C39"/>
  </w:style>
  <w:style w:type="paragraph" w:styleId="TOC1">
    <w:name w:val="toc 1"/>
    <w:basedOn w:val="Normal"/>
    <w:next w:val="Normal"/>
    <w:autoRedefine/>
    <w:uiPriority w:val="39"/>
    <w:unhideWhenUsed/>
    <w:rsid w:val="00EE1A24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EE1A24"/>
    <w:pPr>
      <w:spacing w:after="100"/>
      <w:ind w:left="200"/>
    </w:pPr>
  </w:style>
  <w:style w:type="character" w:styleId="Hyperlink">
    <w:name w:val="Hyperlink"/>
    <w:basedOn w:val="DefaultParagraphFont"/>
    <w:uiPriority w:val="99"/>
    <w:unhideWhenUsed/>
    <w:rsid w:val="00EE1A24"/>
    <w:rPr>
      <w:color w:val="0563C1" w:themeColor="hyperlink"/>
      <w:u w:val="single"/>
    </w:rPr>
  </w:style>
  <w:style w:type="paragraph" w:styleId="TOC3">
    <w:name w:val="toc 3"/>
    <w:basedOn w:val="Normal"/>
    <w:next w:val="Normal"/>
    <w:autoRedefine/>
    <w:uiPriority w:val="39"/>
    <w:unhideWhenUsed/>
    <w:rsid w:val="00EE1A24"/>
    <w:pPr>
      <w:spacing w:after="100" w:line="259" w:lineRule="auto"/>
      <w:ind w:left="440"/>
    </w:pPr>
    <w:rPr>
      <w:rFonts w:cs="Times New Roman"/>
      <w:sz w:val="22"/>
      <w:szCs w:val="22"/>
      <w:lang w:val="en-US"/>
    </w:rPr>
  </w:style>
  <w:style w:type="paragraph" w:styleId="Bibliography">
    <w:name w:val="Bibliography"/>
    <w:basedOn w:val="Normal"/>
    <w:next w:val="Normal"/>
    <w:uiPriority w:val="37"/>
    <w:semiHidden/>
    <w:unhideWhenUsed/>
    <w:rsid w:val="0096052A"/>
  </w:style>
  <w:style w:type="character" w:styleId="UnresolvedMention">
    <w:name w:val="Unresolved Mention"/>
    <w:basedOn w:val="DefaultParagraphFont"/>
    <w:uiPriority w:val="99"/>
    <w:semiHidden/>
    <w:unhideWhenUsed/>
    <w:rsid w:val="00E26431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B24ED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24ED5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24ED5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24ED5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66740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scribbr.com/dissertation-writing-roadmap/research-questions/" TargetMode="External"/><Relationship Id="rId13" Type="http://schemas.openxmlformats.org/officeDocument/2006/relationships/hyperlink" Target="https://doi.org/10.1016/j.jglr.2014.02.004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www.scribbr.com/dissertation-writing-roadmap/problem-statement/" TargetMode="External"/><Relationship Id="rId12" Type="http://schemas.openxmlformats.org/officeDocument/2006/relationships/hyperlink" Target="https://doi.org/10.1016/j.jglr.2014.05.001" TargetMode="Externa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s://www.scribbr.com/citing-sources/primary-and-secondary-sources/" TargetMode="External"/><Relationship Id="rId5" Type="http://schemas.openxmlformats.org/officeDocument/2006/relationships/footnotes" Target="footnotes.xml"/><Relationship Id="rId15" Type="http://schemas.openxmlformats.org/officeDocument/2006/relationships/header" Target="header2.xml"/><Relationship Id="rId10" Type="http://schemas.openxmlformats.org/officeDocument/2006/relationships/hyperlink" Target="https://www.scribbr.com/methodology/qualitative-quantitative-research/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www.scribbr.com/dissertation/literature-review/" TargetMode="Externa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9B9FFAE-8D75-41C3-9817-2F4D45598BC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1173</Words>
  <Characters>6691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3-10-27T21:04:00Z</dcterms:created>
  <dcterms:modified xsi:type="dcterms:W3CDTF">2023-11-07T20:58:00Z</dcterms:modified>
</cp:coreProperties>
</file>